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D245ED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</w:rPr>
      </w:pPr>
      <w:bookmarkStart w:id="0" w:name="_Hlk151075986"/>
      <w:bookmarkEnd w:id="0"/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โครงร่างวิทยานิพนธ์</w:t>
      </w:r>
    </w:p>
    <w:p w14:paraId="31D15CF5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  <w:lang w:val="de-DE"/>
        </w:rPr>
      </w:pPr>
      <w:r w:rsidRPr="00A75C81">
        <w:rPr>
          <w:rFonts w:ascii="TH Sarabun New" w:hAnsi="TH Sarabun New"/>
          <w:b/>
          <w:bCs/>
          <w:sz w:val="32"/>
          <w:szCs w:val="32"/>
          <w:lang w:val="de-DE"/>
        </w:rPr>
        <w:t>THESIS PROPOSAL</w:t>
      </w:r>
    </w:p>
    <w:p w14:paraId="2538918E" w14:textId="77777777" w:rsidR="008F6FD9" w:rsidRPr="00A75C81" w:rsidRDefault="008F6FD9" w:rsidP="00171D13">
      <w:pPr>
        <w:pStyle w:val="BodyA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</w:p>
    <w:p w14:paraId="0634B5A1" w14:textId="0F904D60" w:rsidR="008F6FD9" w:rsidRPr="003C2BC0" w:rsidRDefault="00FE587A" w:rsidP="00171D13">
      <w:pPr>
        <w:pStyle w:val="BodyA"/>
        <w:widowControl w:val="0"/>
        <w:tabs>
          <w:tab w:val="left" w:pos="2268"/>
        </w:tabs>
        <w:spacing w:line="360" w:lineRule="auto"/>
        <w:ind w:left="2160" w:hanging="2160"/>
        <w:jc w:val="thaiDistribute"/>
        <w:rPr>
          <w:rFonts w:ascii="TH Sarabun New" w:eastAsia="TH Sarabun New" w:hAnsi="TH Sarabun New" w:cs="TH Sarabun New"/>
          <w:color w:val="FF0000"/>
          <w:sz w:val="32"/>
          <w:szCs w:val="32"/>
        </w:rPr>
      </w:pP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การพัฒนาระบบ</w:t>
      </w:r>
      <w:r w:rsidR="008F3DF3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</w:rPr>
        <w:t>ค้นคืนสารสนเทศ</w:t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ข้ามภาษาสำหรับข้อมูลค่า</w:t>
      </w:r>
      <w:r w:rsidR="005D06E0">
        <w:rPr>
          <w:rFonts w:ascii="TH Sarabun New" w:hAnsi="TH Sarabun New" w:cs="TH Sarabun New" w:hint="cs"/>
          <w:color w:val="auto"/>
          <w:sz w:val="32"/>
          <w:szCs w:val="32"/>
          <w:highlight w:val="yellow"/>
          <w:cs/>
        </w:rPr>
        <w:t>สัมประสิทธิ์</w:t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การปล่อยก๊าซเรือนกระจก: กรณีศึกษาภาษาไทยและภาษาอังกฤษ</w:t>
      </w:r>
    </w:p>
    <w:p w14:paraId="2F288814" w14:textId="5EAE742A" w:rsidR="008F6FD9" w:rsidRPr="000566AF" w:rsidRDefault="00FE587A" w:rsidP="00A75C81">
      <w:pPr>
        <w:pStyle w:val="BodyA"/>
        <w:widowControl w:val="0"/>
        <w:tabs>
          <w:tab w:val="left" w:pos="2144"/>
          <w:tab w:val="left" w:pos="2268"/>
        </w:tabs>
        <w:ind w:left="2218" w:hanging="2218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อังกฤษ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 xml:space="preserve">)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  <w:t xml:space="preserve"> </w:t>
      </w:r>
      <w:r w:rsidR="00975686" w:rsidRPr="001841B3">
        <w:rPr>
          <w:rFonts w:ascii="TH Sarabun New" w:hAnsi="TH Sarabun New"/>
          <w:color w:val="auto"/>
          <w:sz w:val="32"/>
          <w:szCs w:val="32"/>
          <w:highlight w:val="yellow"/>
        </w:rPr>
        <w:t xml:space="preserve">Development of a Cross-Lingual Information Retrieval System for </w:t>
      </w:r>
      <w:r w:rsidR="005D06E0">
        <w:rPr>
          <w:rFonts w:ascii="TH Sarabun New" w:hAnsi="TH Sarabun New"/>
          <w:color w:val="auto"/>
          <w:sz w:val="32"/>
          <w:szCs w:val="32"/>
          <w:highlight w:val="yellow"/>
        </w:rPr>
        <w:t xml:space="preserve">GHGs </w:t>
      </w:r>
      <w:r w:rsidR="00975686" w:rsidRPr="001841B3">
        <w:rPr>
          <w:rFonts w:ascii="TH Sarabun New" w:hAnsi="TH Sarabun New"/>
          <w:color w:val="auto"/>
          <w:sz w:val="32"/>
          <w:szCs w:val="32"/>
          <w:highlight w:val="yellow"/>
        </w:rPr>
        <w:t>Emission Factors: A Case Study of Thai and English Languages</w:t>
      </w:r>
    </w:p>
    <w:p w14:paraId="40F92FA6" w14:textId="31F6DDF2" w:rsidR="008F6FD9" w:rsidRPr="00A75C81" w:rsidRDefault="00FE587A" w:rsidP="00A75C81">
      <w:pPr>
        <w:pStyle w:val="BodyA"/>
        <w:tabs>
          <w:tab w:val="left" w:pos="2268"/>
        </w:tabs>
        <w:spacing w:before="240"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เสนอโดย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นาย</w:t>
      </w:r>
      <w:r w:rsidR="00C33848">
        <w:rPr>
          <w:rFonts w:ascii="TH Sarabun New" w:hAnsi="TH Sarabun New" w:cs="TH Sarabun New" w:hint="cs"/>
          <w:sz w:val="32"/>
          <w:szCs w:val="32"/>
          <w:cs/>
        </w:rPr>
        <w:t>ณฐพจน์ หนูวงษ์</w:t>
      </w:r>
    </w:p>
    <w:p w14:paraId="32A5B89D" w14:textId="0F815CF1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รหัสนิสิต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</w:p>
    <w:p w14:paraId="1AA8398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หลักสูตร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ทยาศาสตรมหาบัณฑิต</w:t>
      </w:r>
    </w:p>
    <w:p w14:paraId="42B499E2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สาขา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 xml:space="preserve">วิทยาศาสตร์คอมพิวเตอร์ </w:t>
      </w:r>
      <w:r w:rsidRPr="00A75C81">
        <w:rPr>
          <w:rFonts w:ascii="TH Sarabun New" w:hAnsi="TH Sarabun New"/>
          <w:sz w:val="32"/>
          <w:szCs w:val="32"/>
        </w:rPr>
        <w:t>(</w:t>
      </w:r>
      <w:r w:rsidRPr="00A75C81">
        <w:rPr>
          <w:rFonts w:ascii="TH Sarabun New" w:hAnsi="TH Sarabun New" w:cs="TH Sarabun New"/>
          <w:sz w:val="32"/>
          <w:szCs w:val="32"/>
          <w:cs/>
        </w:rPr>
        <w:t>ภาคนอกเวลาราชการ</w:t>
      </w:r>
      <w:r w:rsidRPr="00A75C81">
        <w:rPr>
          <w:rFonts w:ascii="TH Sarabun New" w:hAnsi="TH Sarabun New"/>
          <w:sz w:val="32"/>
          <w:szCs w:val="32"/>
        </w:rPr>
        <w:t>)</w:t>
      </w:r>
    </w:p>
    <w:p w14:paraId="25804DC4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ค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คอมพิวเตอร์</w:t>
      </w:r>
    </w:p>
    <w:p w14:paraId="463429C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คณะ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ศาสตร์</w:t>
      </w:r>
    </w:p>
    <w:p w14:paraId="5A346FE4" w14:textId="11157648" w:rsidR="008F6FD9" w:rsidRPr="00402904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  <w:cs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ถานที่ติดต่อ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</w:rPr>
        <w:tab/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90/159</w:t>
      </w:r>
      <w:r w:rsidR="00A208DB"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 </w:t>
      </w:r>
      <w:r w:rsidR="00402904" w:rsidRPr="00402904">
        <w:rPr>
          <w:rFonts w:ascii="TH Sarabun New" w:hAnsi="TH Sarabun New" w:cs="TH Sarabun New"/>
          <w:color w:val="auto"/>
          <w:sz w:val="32"/>
          <w:szCs w:val="32"/>
          <w:cs/>
        </w:rPr>
        <w:t>ต.ลาดวาย อ.ลำลูกกา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 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ปทุมธานี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. 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2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5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0</w:t>
      </w:r>
    </w:p>
    <w:p w14:paraId="28B5768A" w14:textId="2C142D0E" w:rsidR="008F6FD9" w:rsidRPr="000566AF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โทรศัพท์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Pr="000566AF">
        <w:rPr>
          <w:rFonts w:ascii="TH Sarabun New" w:hAnsi="TH Sarabun New"/>
          <w:color w:val="auto"/>
          <w:sz w:val="32"/>
          <w:szCs w:val="32"/>
        </w:rPr>
        <w:t>0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94</w:t>
      </w:r>
      <w:r w:rsidR="0082572C" w:rsidRPr="000566AF">
        <w:rPr>
          <w:rFonts w:ascii="TH Sarabun New" w:hAnsi="TH Sarabun New"/>
          <w:color w:val="auto"/>
          <w:sz w:val="32"/>
          <w:szCs w:val="32"/>
        </w:rPr>
        <w:t>-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0768695</w:t>
      </w:r>
    </w:p>
    <w:p w14:paraId="54915782" w14:textId="0573B5EC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ีเมล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C33848"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  <w:r w:rsidRPr="00A75C81">
        <w:rPr>
          <w:rFonts w:ascii="TH Sarabun New" w:hAnsi="TH Sarabun New"/>
          <w:sz w:val="32"/>
          <w:szCs w:val="32"/>
        </w:rPr>
        <w:t>@student.chula.ac.th</w:t>
      </w:r>
    </w:p>
    <w:p w14:paraId="66D70C16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าจารย์ที่ปรึกษ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รศ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ดร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ญาใจ ลิ่มปิยะกรณ์</w:t>
      </w:r>
    </w:p>
    <w:p w14:paraId="7256D01A" w14:textId="2AC88C4E" w:rsidR="00402904" w:rsidRPr="00402904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TH Sarabun New"/>
          <w:color w:val="auto"/>
          <w:sz w:val="32"/>
          <w:szCs w:val="32"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คำสำคัญ 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402904">
        <w:rPr>
          <w:rFonts w:ascii="TH Sarabun New" w:hAnsi="TH Sarabun New"/>
          <w:color w:val="auto"/>
          <w:sz w:val="32"/>
          <w:szCs w:val="32"/>
        </w:rPr>
        <w:t xml:space="preserve"> </w:t>
      </w:r>
      <w:r w:rsidRPr="00402904">
        <w:rPr>
          <w:rFonts w:ascii="TH Sarabun New" w:hAnsi="TH Sarabun New"/>
          <w:color w:val="auto"/>
          <w:sz w:val="32"/>
          <w:szCs w:val="32"/>
        </w:rPr>
        <w:tab/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ระบบ</w:t>
      </w:r>
      <w:r w:rsidR="008F3DF3">
        <w:rPr>
          <w:rFonts w:ascii="TH Sarabun New" w:hAnsi="TH Sarabun New" w:cs="TH Sarabun New"/>
          <w:color w:val="auto"/>
          <w:sz w:val="32"/>
          <w:szCs w:val="32"/>
          <w:cs/>
        </w:rPr>
        <w:t>ค้นคืนสารสนเทศ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ข้ามภาษา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ค่าการปล่อยก๊าซเรือนกระจก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การจับคู่คำพ้องความหมาย</w:t>
      </w:r>
    </w:p>
    <w:p w14:paraId="50614A54" w14:textId="38AD2429" w:rsidR="008F6FD9" w:rsidRPr="004D0A9F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Browallia New"/>
          <w:color w:val="FF0000"/>
          <w:sz w:val="32"/>
          <w:szCs w:val="40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คำสำคัญ </w:t>
      </w:r>
      <w:r w:rsidRPr="00A75C81">
        <w:rPr>
          <w:rFonts w:ascii="TH Sarabun New" w:hAnsi="TH Sarabun New"/>
          <w:b/>
          <w:bCs/>
          <w:sz w:val="32"/>
          <w:szCs w:val="32"/>
        </w:rPr>
        <w:t>(</w:t>
      </w: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ษาอังกฤษ</w:t>
      </w:r>
      <w:r w:rsidRPr="00A75C81">
        <w:rPr>
          <w:rFonts w:ascii="TH Sarabun New" w:hAnsi="TH Sarabun New"/>
          <w:b/>
          <w:bCs/>
          <w:sz w:val="32"/>
          <w:szCs w:val="32"/>
        </w:rPr>
        <w:t xml:space="preserve">) 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4D0A9F" w:rsidRPr="004D0A9F">
        <w:rPr>
          <w:rFonts w:ascii="TH Sarabun New" w:hAnsi="TH Sarabun New"/>
          <w:sz w:val="32"/>
          <w:szCs w:val="32"/>
        </w:rPr>
        <w:t>Cross-Lingual Information Retrieval (CLIR)</w:t>
      </w:r>
      <w:r w:rsidR="00C33848">
        <w:rPr>
          <w:rFonts w:ascii="TH Sarabun New" w:hAnsi="TH Sarabun New"/>
          <w:sz w:val="32"/>
          <w:szCs w:val="32"/>
        </w:rPr>
        <w:t xml:space="preserve">, </w:t>
      </w:r>
      <w:r w:rsidR="004D0A9F" w:rsidRPr="004D0A9F">
        <w:rPr>
          <w:rFonts w:ascii="TH Sarabun New" w:hAnsi="TH Sarabun New"/>
          <w:color w:val="auto"/>
          <w:sz w:val="32"/>
          <w:szCs w:val="32"/>
        </w:rPr>
        <w:t>Emission Factors</w:t>
      </w:r>
      <w:r w:rsidR="004D0A9F">
        <w:rPr>
          <w:rFonts w:ascii="TH Sarabun New" w:hAnsi="TH Sarabun New" w:cs="Browallia New"/>
          <w:color w:val="auto"/>
          <w:sz w:val="32"/>
          <w:szCs w:val="40"/>
        </w:rPr>
        <w:t>,</w:t>
      </w:r>
      <w:r w:rsidR="004D0A9F" w:rsidRPr="004D0A9F">
        <w:rPr>
          <w:rFonts w:cs="Times New Roman"/>
          <w:color w:val="auto"/>
          <w:lang w:bidi="ar-SA"/>
          <w14:textOutline w14:w="0" w14:cap="rnd" w14:cmpd="sng" w14:algn="ctr">
            <w14:noFill/>
            <w14:prstDash w14:val="solid"/>
            <w14:bevel/>
          </w14:textOutline>
        </w:rPr>
        <w:t xml:space="preserve"> </w:t>
      </w:r>
      <w:r w:rsidR="004D0A9F" w:rsidRPr="004D0A9F">
        <w:rPr>
          <w:rFonts w:ascii="TH Sarabun New" w:hAnsi="TH Sarabun New" w:cs="Browallia New"/>
          <w:color w:val="auto"/>
          <w:sz w:val="32"/>
          <w:szCs w:val="40"/>
        </w:rPr>
        <w:t>Synonym Matching</w:t>
      </w:r>
    </w:p>
    <w:p w14:paraId="3F6D5FC4" w14:textId="0C3835B7" w:rsidR="008F6FD9" w:rsidRDefault="00FE587A" w:rsidP="00171D13">
      <w:pPr>
        <w:pStyle w:val="BodyA"/>
        <w:widowControl w:val="0"/>
        <w:tabs>
          <w:tab w:val="left" w:pos="2268"/>
        </w:tabs>
        <w:spacing w:line="360" w:lineRule="auto"/>
        <w:jc w:val="thaiDistribute"/>
      </w:pPr>
      <w:r>
        <w:rPr>
          <w:rFonts w:ascii="Arial Unicode MS" w:hAnsi="Arial Unicode MS"/>
          <w:sz w:val="30"/>
          <w:szCs w:val="30"/>
        </w:rPr>
        <w:br w:type="page"/>
      </w:r>
    </w:p>
    <w:p w14:paraId="61FFC794" w14:textId="77777777" w:rsidR="008F6FD9" w:rsidRDefault="00FE587A" w:rsidP="00171D13">
      <w:pPr>
        <w:pStyle w:val="Pro"/>
        <w:tabs>
          <w:tab w:val="left" w:pos="1092"/>
          <w:tab w:val="center" w:pos="4459"/>
        </w:tabs>
        <w:spacing w:after="240"/>
        <w:jc w:val="thaiDistribute"/>
        <w:rPr>
          <w:rFonts w:ascii="TH Sarabun New" w:eastAsia="TH Sarabun New" w:hAnsi="TH Sarabun New" w:cs="TH Sarabun New"/>
          <w:sz w:val="30"/>
          <w:szCs w:val="30"/>
        </w:rPr>
      </w:pPr>
      <w:r>
        <w:rPr>
          <w:rFonts w:ascii="TH Sarabun New" w:eastAsia="TH Sarabun New" w:hAnsi="TH Sarabun New" w:cs="TH Sarabun New"/>
          <w:sz w:val="30"/>
          <w:szCs w:val="30"/>
        </w:rPr>
        <w:lastRenderedPageBreak/>
        <w:tab/>
      </w: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  <w:cs/>
        </w:rPr>
        <w:t>โครงร่างวิทยานิพนธ์</w:t>
      </w:r>
    </w:p>
    <w:p w14:paraId="2C986FC1" w14:textId="0AF285D1" w:rsidR="008F6FD9" w:rsidRPr="00023ACE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FF0000"/>
          <w:sz w:val="30"/>
          <w:szCs w:val="30"/>
        </w:rPr>
      </w:pPr>
      <w:r w:rsidRPr="0054113F">
        <w:rPr>
          <w:rFonts w:ascii="TH Sarabun New" w:hAnsi="TH Sarabun New" w:cs="TH Sarabun New"/>
          <w:color w:val="auto"/>
          <w:sz w:val="30"/>
          <w:szCs w:val="30"/>
          <w:cs/>
        </w:rPr>
        <w:t>ภาษาไทย</w:t>
      </w:r>
      <w:r w:rsidRPr="00F21138">
        <w:rPr>
          <w:rFonts w:ascii="TH Sarabun New" w:hAnsi="TH Sarabun New"/>
          <w:color w:val="FF0000"/>
          <w:sz w:val="30"/>
          <w:szCs w:val="30"/>
        </w:rPr>
        <w:tab/>
      </w:r>
      <w:r w:rsidR="00023ACE" w:rsidRPr="00023ACE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การพัฒนาระบบ</w:t>
      </w:r>
      <w:r w:rsidR="008F3DF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</w:rPr>
        <w:t>ค้นคืนสารสนเทศ</w:t>
      </w:r>
      <w:r w:rsidR="00023ACE" w:rsidRPr="00023ACE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ข้ามภาษาสำหรับข้อมูลค่า</w:t>
      </w:r>
      <w:r w:rsidR="005D06E0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สัมประสิทธิ์</w:t>
      </w:r>
      <w:r w:rsidR="00023ACE" w:rsidRPr="00023ACE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การปล่อยก๊าซเรือนกระจก: กรณีศึกษาภาษาไทยและภาษาอังกฤษ</w:t>
      </w:r>
    </w:p>
    <w:p w14:paraId="6F0403AC" w14:textId="579D7772" w:rsidR="008F6FD9" w:rsidRPr="00975686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auto"/>
          <w:sz w:val="30"/>
          <w:szCs w:val="30"/>
        </w:rPr>
      </w:pPr>
      <w:r>
        <w:rPr>
          <w:rFonts w:ascii="TH Sarabun New" w:hAnsi="TH Sarabun New" w:cs="TH Sarabun New"/>
          <w:sz w:val="30"/>
          <w:szCs w:val="30"/>
          <w:cs/>
        </w:rPr>
        <w:t>ภาษาอังกฤษ</w:t>
      </w:r>
      <w:r>
        <w:rPr>
          <w:rFonts w:ascii="TH Sarabun New" w:hAnsi="TH Sarabun New"/>
          <w:sz w:val="30"/>
          <w:szCs w:val="30"/>
        </w:rPr>
        <w:tab/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Development of a Cross-Lingual Information Retrieval System for</w:t>
      </w:r>
      <w:r w:rsidR="004933CE">
        <w:rPr>
          <w:rFonts w:ascii="TH Sarabun New" w:hAnsi="TH Sarabun New" w:hint="cs"/>
          <w:b w:val="0"/>
          <w:bCs w:val="0"/>
          <w:color w:val="auto"/>
          <w:sz w:val="30"/>
          <w:szCs w:val="30"/>
          <w:cs/>
        </w:rPr>
        <w:t xml:space="preserve"> </w:t>
      </w:r>
      <w:r w:rsidR="005D06E0">
        <w:rPr>
          <w:rFonts w:ascii="TH Sarabun New" w:hAnsi="TH Sarabun New"/>
          <w:b w:val="0"/>
          <w:bCs w:val="0"/>
          <w:color w:val="auto"/>
          <w:sz w:val="30"/>
          <w:szCs w:val="30"/>
        </w:rPr>
        <w:t xml:space="preserve">GHGs </w:t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Emission Factors: A Case Study of Thai and English Languages</w:t>
      </w:r>
    </w:p>
    <w:p w14:paraId="080DBF0B" w14:textId="77777777" w:rsidR="008F6FD9" w:rsidRDefault="008F6FD9" w:rsidP="00171D13">
      <w:pPr>
        <w:pStyle w:val="Pro"/>
        <w:ind w:left="360"/>
        <w:jc w:val="thaiDistribute"/>
        <w:rPr>
          <w:rFonts w:ascii="TH Sarabun New" w:eastAsia="TH Sarabun New" w:hAnsi="TH Sarabun New" w:cs="TH Sarabun New"/>
          <w:sz w:val="30"/>
          <w:szCs w:val="30"/>
        </w:rPr>
      </w:pPr>
    </w:p>
    <w:p w14:paraId="1266CFA8" w14:textId="77777777" w:rsidR="008F6FD9" w:rsidRPr="00FC18E7" w:rsidRDefault="00FE587A" w:rsidP="00171D13">
      <w:pPr>
        <w:pStyle w:val="Pro"/>
        <w:numPr>
          <w:ilvl w:val="0"/>
          <w:numId w:val="2"/>
        </w:numPr>
        <w:spacing w:after="100"/>
        <w:jc w:val="thaiDistribute"/>
        <w:rPr>
          <w:rFonts w:ascii="TH Sarabun New" w:hAnsi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ที่มาและความสำคัญของปัญหา</w:t>
      </w:r>
      <w:r w:rsidRPr="00FC18E7">
        <w:rPr>
          <w:rFonts w:ascii="TH Sarabun New" w:hAnsi="TH Sarabun New"/>
          <w:b w:val="0"/>
          <w:bCs w:val="0"/>
          <w:sz w:val="32"/>
          <w:szCs w:val="32"/>
        </w:rPr>
        <w:t xml:space="preserve"> </w:t>
      </w:r>
    </w:p>
    <w:p w14:paraId="31A1E765" w14:textId="6F07B4CA" w:rsidR="003C2BC0" w:rsidRPr="003C2BC0" w:rsidRDefault="003C2BC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ปัญหาการเปลี่ยนแปลงสภาพภูมิอากาศ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limate Change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มีสาเหตุหลักมาจาก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Greenhouse Gas: GHG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ู่ชั้นบรรยากาศในปริมาณมากและต่อเนื่อง ซึ่งส่งผลกระทบเป็นวงกว้างต่อระบบนิเวศ สภาพภูมิอากาศ ความหลากหลายทางชีวภาพ รวมถึงคุณภาพชีวิตของผู้คนทั้งในระดับท้องถิ่นและระดับโลก ดังนั้น</w:t>
      </w:r>
      <w:r w:rsidR="00D44BA5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ติดตามและบริหารจัดการข้อมูลการปล่อยก๊าซเรือนกระจกอย่างมีประสิทธิภาพจึงเป็นเรื่องจำเป็นอย่างยิ่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ประเทศไทย หน่วยงานหลักที่ทำหน้าที่เก็บรวบรวม จัดทำข้อมูล และเผยแพร่ข้อมูลที่เกี่ยวข้องกับก๊าซเรือนกระจก ได้แก่ องค์การบริหารจัดการก๊าซเรือนกระจก (องค์การมหาชน) หรือ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(Thailand Greenhouse Gas Management Organization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ซึ่งเป็นหน่วยงานสำคัญภายใต้การกำกับดูแลของกระทรวงทรัพยากรธรรมชาติและสิ่งแวดล้อม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ัดทำฐานข้อมูลและรายงานที่เกี่ยวข้องกับการปล่อยก๊าซเรือนกระจกครอบคลุมหลากหลายภาคส่วน อาทิ ภาคอุตสาหกรรม ภาคพลังงาน เกษตรกรรม และชุมชน รวมถึงข้อมูลการประเมินและคำนวณ </w:t>
      </w:r>
      <w:r w:rsidR="00405CFA" w:rsidRPr="00405CFA">
        <w:rPr>
          <w:rFonts w:ascii="TH Sarabun New" w:hAnsi="TH Sarabun New" w:cs="TH Sarabun New" w:hint="cs"/>
          <w:sz w:val="32"/>
          <w:szCs w:val="32"/>
          <w:highlight w:val="green"/>
          <w:cs/>
          <w:lang w:bidi="th-TH"/>
        </w:rPr>
        <w:t>กำหนด</w:t>
      </w:r>
      <w:r w:rsidR="00405CFA" w:rsidRPr="00405CFA">
        <w:rPr>
          <w:rFonts w:ascii="TH Sarabun New" w:hAnsi="TH Sarabun New" w:cs="TH Sarabun New" w:hint="eastAsia"/>
          <w:sz w:val="32"/>
          <w:szCs w:val="32"/>
          <w:highlight w:val="green"/>
          <w:cs/>
          <w:lang w:bidi="th-TH"/>
        </w:rPr>
        <w:t>ค่า</w:t>
      </w:r>
      <w:r w:rsidR="00405CFA" w:rsidRPr="00405CFA">
        <w:rPr>
          <w:rFonts w:ascii="TH Sarabun New" w:hAnsi="TH Sarabun New" w:cs="TH Sarabun New" w:hint="cs"/>
          <w:sz w:val="32"/>
          <w:szCs w:val="32"/>
          <w:highlight w:val="green"/>
          <w:cs/>
          <w:lang w:bidi="th-TH"/>
        </w:rPr>
        <w:t>สัมประสิทธิ์</w:t>
      </w:r>
      <w:r w:rsidR="00405CFA" w:rsidRPr="00405CFA">
        <w:rPr>
          <w:rFonts w:ascii="TH Sarabun New" w:hAnsi="TH Sarabun New" w:cs="TH Sarabun New" w:hint="eastAsia"/>
          <w:sz w:val="32"/>
          <w:szCs w:val="32"/>
          <w:highlight w:val="green"/>
          <w:cs/>
          <w:lang w:bidi="th-TH"/>
        </w:rPr>
        <w:t>การปล่อยก๊าซเรือนกระจก (</w:t>
      </w:r>
      <w:r w:rsidR="005D06E0">
        <w:rPr>
          <w:rFonts w:ascii="TH Sarabun New" w:hAnsi="TH Sarabun New" w:cs="TH Sarabun New"/>
          <w:sz w:val="32"/>
          <w:szCs w:val="32"/>
          <w:highlight w:val="green"/>
          <w:lang w:bidi="th-TH"/>
        </w:rPr>
        <w:t xml:space="preserve">GHGs </w:t>
      </w:r>
      <w:r w:rsidR="00405CFA" w:rsidRPr="00405CFA">
        <w:rPr>
          <w:rFonts w:ascii="TH Sarabun New" w:hAnsi="TH Sarabun New" w:cs="TH Sarabun New" w:hint="eastAsia"/>
          <w:sz w:val="32"/>
          <w:szCs w:val="32"/>
          <w:highlight w:val="green"/>
        </w:rPr>
        <w:t>Emission Factor)</w:t>
      </w:r>
      <w:r w:rsidR="00405CFA">
        <w:rPr>
          <w:rFonts w:ascii="TH Sarabun New" w:hAnsi="TH Sarabun New" w:cs="TH Sarabun New"/>
          <w:sz w:val="32"/>
          <w:szCs w:val="32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โดยอ้างอิงจากมาตรฐานสากลและแนวทาง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>IPCC (Intergovernmental Panel on Climate Change)</w:t>
      </w:r>
    </w:p>
    <w:p w14:paraId="45B384DC" w14:textId="443EFA3E" w:rsidR="00185650" w:rsidRPr="009D0469" w:rsidRDefault="003C2BC0" w:rsidP="009D0469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ย่างไรก็ตาม แม้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ะเผยแพร่ข้อมูลในหลายรูปแบบ เช่น เอกสารรายงาน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PDF),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ฐานข้อมูลออนไลน์ และไฟล์อิเล็กทรอนิกส์ต่าง ๆ แต่ยังขาดระบบสืบค้นที่สามารถตอบสนองต่อคำค้นได้อย่างครอบคลุมและ “ข้ามภาษา”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กล่าวคือ ผู้ใช้งานบางส่วนถนัดใช้คำค้นภาษาไทย แต่อีกบางส่วนถนัดใช้คำค้นภาษาอังกฤษ นอกจากนี้ในเนื้อหาขอ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เองก็อาจผสมผสานระหว่างศัพท์เทคนิคภาษาอังกฤษ (เช่น ชื่อสารเคมีหรือกระบวนการผลิต) กับคำอธิบายภาษาไทย ทำให้การค้นหาแบบปกติที่จำกัดเฉพาะภาษาใดภาษาหนึ่ง อาจได้ผลลัพธ์ไม่ครบถ้วนหรือขาดความแม่นย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ด้วยเหตุนี้ การพัฒนาระบบสืบค้นแบบ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ข้อมูลค่าการปล่อยก๊าซเรือนกระจก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ึงมีความสำคัญอย่างยิ่ง เพื่ออำนวยความสะดวกแก่ผู้ใช้งานที่มีพื้นฐานต่างกัน ทั้งผู้เชี่ยวชาญด้านสิ่งแวดล้อม นโยบาย นักวิจัย อาจารย์ และนักศึกษา ที่ต้องการเข้าถึ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Emission Factors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รวดเร็วและครอบคลุมทุกแง่มุม ไม่ถูกจำกัดด้วยภาษา ระบบสืบค้นดังกล่าวจะช่วยลดอุปสรรคในการสืบค้นข้อมูลทางเทคนิค ตลอดจนเพิ่มศักยภาพในการวิเคราะห์หรือตัดสินใจเชิงนโยบายเกี่ยวกับการลดและบริหารจัดการก๊าซเรือนกระจกในอนาคต</w:t>
      </w:r>
      <w:r w:rsidR="00965AB3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578A5DF" w14:textId="77777777" w:rsidR="008F6FD9" w:rsidRPr="00FC18E7" w:rsidRDefault="00FE587A" w:rsidP="00171D13">
      <w:pPr>
        <w:pStyle w:val="Pro"/>
        <w:numPr>
          <w:ilvl w:val="0"/>
          <w:numId w:val="3"/>
        </w:numPr>
        <w:spacing w:after="10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ทฤษฎีที่เกี่ยวข้อง</w:t>
      </w:r>
    </w:p>
    <w:p w14:paraId="766692EB" w14:textId="2D1CBC04" w:rsidR="0006704F" w:rsidRPr="0097091E" w:rsidRDefault="0006704F" w:rsidP="008F3DF3">
      <w:pPr>
        <w:pStyle w:val="ListParagraph"/>
        <w:numPr>
          <w:ilvl w:val="1"/>
          <w:numId w:val="36"/>
        </w:numPr>
        <w:spacing w:after="1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กา</w:t>
      </w:r>
      <w:r w:rsidR="008F3DF3">
        <w:rPr>
          <w:rFonts w:ascii="TH Sarabun New" w:hAnsi="TH Sarabun New" w:cs="TH Sarabun New" w:hint="cs"/>
          <w:b/>
          <w:bCs/>
          <w:sz w:val="32"/>
          <w:szCs w:val="32"/>
          <w:cs/>
        </w:rPr>
        <w:t>ร</w:t>
      </w: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ค้น</w:t>
      </w:r>
      <w:r w:rsidR="008F3DF3">
        <w:rPr>
          <w:rFonts w:ascii="TH Sarabun New" w:hAnsi="TH Sarabun New" w:cs="TH Sarabun New" w:hint="cs"/>
          <w:b/>
          <w:bCs/>
          <w:sz w:val="32"/>
          <w:szCs w:val="32"/>
          <w:cs/>
        </w:rPr>
        <w:t>คืนสารสนเทศ</w:t>
      </w: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Information Retrieval</w:t>
      </w:r>
      <w:r w:rsidR="008F3DF3">
        <w:rPr>
          <w:rFonts w:ascii="TH Sarabun New" w:hAnsi="TH Sarabun New" w:cs="TH Sarabun New"/>
          <w:b/>
          <w:bCs/>
          <w:sz w:val="32"/>
          <w:szCs w:val="32"/>
        </w:rPr>
        <w:t>: IR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51E9064B" w14:textId="4265BA7F" w:rsidR="0006704F" w:rsidRPr="0097091E" w:rsidRDefault="0097091E" w:rsidP="0097091E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2.1.1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นวคิดพื้นฐานของ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</w:rPr>
        <w:t>IR</w:t>
      </w:r>
    </w:p>
    <w:p w14:paraId="352006F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Boolean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ใช้ตัวดำเนินก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Operators) 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AND, OR, NOT </w:t>
      </w:r>
      <w:r w:rsidRPr="009D0469">
        <w:rPr>
          <w:rFonts w:ascii="TH Sarabun New" w:hAnsi="TH Sarabun New" w:cs="TH Sarabun New"/>
          <w:sz w:val="32"/>
          <w:szCs w:val="32"/>
          <w:cs/>
        </w:rPr>
        <w:t>ในการกำหนดเงื่อนไขค้นหา เอกสารที่ตรงตามเงื่อนไขทั้งหมดจะถูกดึงขึ้นมาแบบ “ตรง-ไม่ตรง” (</w:t>
      </w:r>
      <w:r w:rsidRPr="009D0469">
        <w:rPr>
          <w:rFonts w:ascii="TH Sarabun New" w:hAnsi="TH Sarabun New" w:cs="TH Sarabun New"/>
          <w:sz w:val="32"/>
          <w:szCs w:val="32"/>
        </w:rPr>
        <w:t xml:space="preserve">exact match) </w:t>
      </w:r>
      <w:r w:rsidRPr="009D0469">
        <w:rPr>
          <w:rFonts w:ascii="TH Sarabun New" w:hAnsi="TH Sarabun New" w:cs="TH Sarabun New"/>
          <w:sz w:val="32"/>
          <w:szCs w:val="32"/>
          <w:cs/>
        </w:rPr>
        <w:t>แต่ขาดการจัดอันดับตามความเกี่ยวข้อง</w:t>
      </w:r>
    </w:p>
    <w:p w14:paraId="30B4B96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Vector Space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แทนเอกสารและคำค้นเป็นเวกเตอร์ในมิติ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erm Dimension) </w:t>
      </w:r>
      <w:r w:rsidRPr="009D0469">
        <w:rPr>
          <w:rFonts w:ascii="TH Sarabun New" w:hAnsi="TH Sarabun New" w:cs="TH Sarabun New"/>
          <w:sz w:val="32"/>
          <w:szCs w:val="32"/>
          <w:cs/>
        </w:rPr>
        <w:t>แล้วคำนวณความคล้ายคลึง (</w:t>
      </w:r>
      <w:r w:rsidRPr="009D0469">
        <w:rPr>
          <w:rFonts w:ascii="TH Sarabun New" w:hAnsi="TH Sarabun New" w:cs="TH Sarabun New"/>
          <w:sz w:val="32"/>
          <w:szCs w:val="32"/>
        </w:rPr>
        <w:t xml:space="preserve">Cosine Similarity) </w:t>
      </w:r>
      <w:r w:rsidRPr="009D0469">
        <w:rPr>
          <w:rFonts w:ascii="TH Sarabun New" w:hAnsi="TH Sarabun New" w:cs="TH Sarabun New"/>
          <w:sz w:val="32"/>
          <w:szCs w:val="32"/>
          <w:cs/>
        </w:rPr>
        <w:t>เพื่อจัดอันดับเอกสารตามความเกี่ยวข้องกับคำค้น</w:t>
      </w:r>
    </w:p>
    <w:p w14:paraId="4DEE9CD8" w14:textId="4DB17BAC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>Probabilistic Models (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BM25): </w:t>
      </w:r>
      <w:r w:rsidRPr="009D0469">
        <w:rPr>
          <w:rFonts w:ascii="TH Sarabun New" w:hAnsi="TH Sarabun New" w:cs="TH Sarabun New"/>
          <w:sz w:val="32"/>
          <w:szCs w:val="32"/>
          <w:cs/>
        </w:rPr>
        <w:t>ประเมินความน่าจะเป็นที่เอกสารจะเกี่ยวข้องกับคำค้น โดยนำปัจจัยต่าง ๆ เช่น ความถี่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F), </w:t>
      </w:r>
      <w:r w:rsidRPr="009D0469">
        <w:rPr>
          <w:rFonts w:ascii="TH Sarabun New" w:hAnsi="TH Sarabun New" w:cs="TH Sarabun New"/>
          <w:sz w:val="32"/>
          <w:szCs w:val="32"/>
          <w:cs/>
        </w:rPr>
        <w:t>ความถี่ในคอร์ปัส (</w:t>
      </w:r>
      <w:r w:rsidRPr="009D0469">
        <w:rPr>
          <w:rFonts w:ascii="TH Sarabun New" w:hAnsi="TH Sarabun New" w:cs="TH Sarabun New"/>
          <w:sz w:val="32"/>
          <w:szCs w:val="32"/>
        </w:rPr>
        <w:t xml:space="preserve">IDF), </w:t>
      </w:r>
      <w:r w:rsidRPr="009D0469">
        <w:rPr>
          <w:rFonts w:ascii="TH Sarabun New" w:hAnsi="TH Sarabun New" w:cs="TH Sarabun New"/>
          <w:sz w:val="32"/>
          <w:szCs w:val="32"/>
          <w:cs/>
        </w:rPr>
        <w:br/>
        <w:t>และการปรับสเกลตามความยาวเอกส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Document Length) </w:t>
      </w:r>
      <w:r w:rsidRPr="009D0469">
        <w:rPr>
          <w:rFonts w:ascii="TH Sarabun New" w:hAnsi="TH Sarabun New" w:cs="TH Sarabun New"/>
          <w:sz w:val="32"/>
          <w:szCs w:val="32"/>
          <w:cs/>
        </w:rPr>
        <w:t>มาประกอบ</w:t>
      </w:r>
    </w:p>
    <w:p w14:paraId="5603F76A" w14:textId="12318460" w:rsidR="0006704F" w:rsidRDefault="008F3DF3" w:rsidP="0006704F">
      <w:pPr>
        <w:pStyle w:val="ListParagraph"/>
        <w:numPr>
          <w:ilvl w:val="2"/>
          <w:numId w:val="28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>การประเมินสมรรถนะ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Performance 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Evaluatio</w:t>
      </w:r>
      <w:r>
        <w:rPr>
          <w:rFonts w:ascii="TH Sarabun New" w:hAnsi="TH Sarabun New" w:cs="TH Sarabun New"/>
          <w:b/>
          <w:bCs/>
          <w:sz w:val="32"/>
          <w:szCs w:val="32"/>
        </w:rPr>
        <w:t>n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319DD6C4" w14:textId="77777777" w:rsidR="006472A8" w:rsidRDefault="00F64BF0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u w:color="000000"/>
          <w:lang w:bidi="th-TH"/>
        </w:rPr>
      </w:pP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โดยทั่วไป ตัววัดที่ใช้</w:t>
      </w:r>
      <w:r w:rsidR="009D0469" w:rsidRPr="009D0469">
        <w:rPr>
          <w:rFonts w:ascii="TH Sarabun New" w:hAnsi="TH Sarabun New" w:cs="TH Sarabun New" w:hint="cs"/>
          <w:sz w:val="32"/>
          <w:szCs w:val="32"/>
          <w:u w:color="000000"/>
          <w:cs/>
        </w:rPr>
        <w:t>ใน</w:t>
      </w: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การประเมินความถูกต้องของระบบการค้นคืนสารสนเทศ</w:t>
      </w:r>
      <w:r w:rsidR="006472A8"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 xml:space="preserve">ประกอบด้วย </w:t>
      </w:r>
    </w:p>
    <w:p w14:paraId="12EF03CF" w14:textId="4D3603C1" w:rsidR="006B2BD6" w:rsidRDefault="0006704F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ถูกต้องของผลลัพธ์ที่ได้จากระบบค้นคืนข้อมู</w:t>
      </w:r>
      <w:r w:rsidR="006B2BD6">
        <w:rPr>
          <w:rFonts w:ascii="TH Sarabun New" w:hAnsi="TH Sarabun New" w:cs="TH Sarabun New" w:hint="cs"/>
          <w:sz w:val="32"/>
          <w:szCs w:val="32"/>
          <w:cs/>
          <w:lang w:bidi="th-TH"/>
        </w:rPr>
        <w:t>โ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ดยวัดจากสัดส่วนของผลลัพธ์ที่ถูกต้อง (</w:t>
      </w:r>
      <w:r w:rsidR="006B2BD6" w:rsidRPr="006B2BD6">
        <w:rPr>
          <w:rFonts w:ascii="TH Sarabun New" w:hAnsi="TH Sarabun New" w:cs="TH Sarabun New"/>
          <w:sz w:val="32"/>
          <w:szCs w:val="32"/>
        </w:rPr>
        <w:t xml:space="preserve">True Positives)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ทียบกับผลลัพธ์ทั้งหมดที่ระบบดึงออกมา (ทั้งที่ถูกต้องและผิดพลาด)</w:t>
      </w:r>
    </w:p>
    <w:p w14:paraId="1FFC986D" w14:textId="78F7766B" w:rsidR="006B2BD6" w:rsidRPr="006B2BD6" w:rsidRDefault="006B2BD6" w:rsidP="006B2BD6">
      <w:pPr>
        <w:ind w:left="720" w:firstLine="720"/>
        <w:jc w:val="thaiDistribute"/>
        <w:rPr>
          <w:rFonts w:ascii="TH Sarabun New" w:hAnsi="TH Sarabun New" w:cs="TH Sarabun New"/>
          <w:i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Precision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ทั้งหมดที่ถูกดึงมา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 (TP + FP) </m:t>
              </m:r>
            </m:den>
          </m:f>
        </m:oMath>
      </m:oMathPara>
    </w:p>
    <w:p w14:paraId="315B22AF" w14:textId="3909826A" w:rsidR="004B5E95" w:rsidRDefault="0006704F" w:rsidP="006B2BD6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Recall 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สามารถของระบบในการค้นคืนที่เกี่ยวข้องทั้งหมด โดยวัดจากสัดส่วนของ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ทั้งหมดที่ระบบค้นคืนมาได้ เทียบกับ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จริงทั้งหมด</w:t>
      </w:r>
    </w:p>
    <w:p w14:paraId="38BF4CD9" w14:textId="769AF357" w:rsidR="0006704F" w:rsidRPr="0006704F" w:rsidRDefault="004B5E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Recall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ที่เกี่ยวข้องทั้งหมด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> (TP + 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FN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) </m:t>
              </m:r>
            </m:den>
          </m:f>
        </m:oMath>
      </m:oMathPara>
    </w:p>
    <w:p w14:paraId="1DF4035D" w14:textId="0C2A67E3" w:rsidR="0006704F" w:rsidRDefault="0006704F" w:rsidP="00E213E8">
      <w:pPr>
        <w:ind w:left="36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Mean Average Precision (MAP)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 xml:space="preserve">ใช้เมื่อต้องการวัดประสิทธิภาพของการจัดอันดับผลลัพธ์เป็นตัวชี้วัดที่คำนวณค่าเฉลี่ยของค่า </w:t>
      </w:r>
      <w:r w:rsidR="00E213E8" w:rsidRPr="00E213E8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ในทุกระดับที่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ที่เกี่ยวข้องปรากฏในลำดับผลลัพธ์ เหมาะสำหรับระบบ</w:t>
      </w:r>
    </w:p>
    <w:p w14:paraId="209A92DA" w14:textId="26C41EE8" w:rsidR="00E213E8" w:rsidRP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MAP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1</m:t>
              </m:r>
            </m:num>
            <m:den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naryPr>
            <m:sub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=1</m:t>
              </m:r>
            </m:sub>
            <m:sup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sup>
            <m:e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AP(q)</m:t>
              </m:r>
            </m:e>
          </m:nary>
        </m:oMath>
      </m:oMathPara>
    </w:p>
    <w:p w14:paraId="6EBD25DE" w14:textId="77777777" w:rsid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</w:p>
    <w:p w14:paraId="06948FD0" w14:textId="77777777" w:rsidR="00E213E8" w:rsidRPr="0006704F" w:rsidRDefault="00E213E8" w:rsidP="00E213E8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D569A6A" w14:textId="70250FF1" w:rsidR="0006704F" w:rsidRDefault="0006704F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 xml:space="preserve">2.2 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การค้น</w:t>
      </w:r>
      <w:r w:rsidR="00303F8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คืนสารสนเทศ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ข้ามภาษา (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Cross-lingual Information Retrieval: CLIR)</w:t>
      </w:r>
      <w:r w:rsidR="003E7F74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Levow&lt;/Author&gt;&lt;Year&gt;2005&lt;/Year&gt;&lt;RecNum&gt;11&lt;/RecNum&gt;&lt;DisplayText&gt;[1]&lt;/DisplayText&gt;&lt;record&gt;&lt;rec-number&gt;11&lt;/rec-number&gt;&lt;foreign-keys&gt;&lt;key app="EN" db-id="9szrpf9vozp2ere990950wfd5zvtr5f5900z" timestamp="1735925072"&gt;11&lt;/key&gt;&lt;/foreign-keys&gt;&lt;ref-type name="Journal Article"&gt;17&lt;/ref-type&gt;&lt;contributors&gt;&lt;authors&gt;&lt;author&gt;Levow, Gina-Anne&lt;/author&gt;&lt;author&gt;Oard, Douglas W&lt;/author&gt;&lt;author&gt;Resnik, Philip&lt;/author&gt;&lt;/authors&gt;&lt;/contributors&gt;&lt;titles&gt;&lt;title&gt;Dictionary-based techniques for cross-language information retrieval&lt;/title&gt;&lt;secondary-title&gt;Information processing &amp;amp; management&lt;/secondary-title&gt;&lt;/titles&gt;&lt;periodical&gt;&lt;full-title&gt;Information processing &amp;amp; management&lt;/full-title&gt;&lt;/periodical&gt;&lt;pages&gt;523-547&lt;/pages&gt;&lt;volume&gt;41&lt;/volume&gt;&lt;number&gt;3&lt;/number&gt;&lt;dates&gt;&lt;year&gt;2005&lt;/year&gt;&lt;/dates&gt;&lt;isbn&gt;0306-4573&lt;/isbn&gt;&lt;urls&gt;&lt;/urls&gt;&lt;/record&gt;&lt;/Cite&gt;&lt;/EndNote&gt;</w:instrTex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337D20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]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38233A1D" w14:textId="1B4F03D0" w:rsidR="00A76F46" w:rsidRDefault="00A76F46" w:rsidP="0006704F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โดยทั่วไป ระบบสืบค้นจะสมมติให้คำค้น (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ละเนื้อหาเอกสารเป็นภาษาเดียวกัน แต่ในกรณี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1767E8">
        <w:rPr>
          <w:rFonts w:ascii="TH Sarabun New" w:hAnsi="TH Sarabun New" w:cs="TH Sarabun New"/>
          <w:sz w:val="32"/>
          <w:szCs w:val="32"/>
          <w:lang w:bidi="th-TH"/>
        </w:rPr>
        <w:t>Cross-lingual IR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จะเกิดสถานการณ์ที่ผู้ใช้พิมพ์คำค้นเป็นภาษาไทยแต่ต้องการค้นหาเอกสารที่อาจเป็นภาษาอังกฤษหรือทั้งสองภาษาไทย/อังกฤษ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เพื่อให้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CLIR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ทำงานได้อย่างมีประสิทธิภาพ ต้องมีกลไกเชื่อมโยงระหว่างภาษาไทยกับ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>ภาษาอังกฤษ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ซึ่งมี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นวทางหลักที่สำคัญ ได้แก่</w:t>
      </w:r>
    </w:p>
    <w:p w14:paraId="1551C93B" w14:textId="0D74DD72" w:rsidR="001767E8" w:rsidRDefault="0006704F" w:rsidP="001767E8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2.1 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-based (Dictionary-based) </w:t>
      </w:r>
    </w:p>
    <w:p w14:paraId="57389FDF" w14:textId="0AED7796" w:rsidR="001767E8" w:rsidRDefault="0006704F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06704F">
        <w:rPr>
          <w:rFonts w:ascii="TH Sarabun New" w:hAnsi="TH Sarabun New" w:cs="TH Sarabun New"/>
          <w:sz w:val="32"/>
          <w:szCs w:val="32"/>
          <w:cs/>
        </w:rPr>
        <w:t>ใช้คลังคำศัพท์คู่ (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Bilingual Dictionary) </w:t>
      </w:r>
      <w:r w:rsidRPr="0006704F">
        <w:rPr>
          <w:rFonts w:ascii="TH Sarabun New" w:hAnsi="TH Sarabun New" w:cs="TH Sarabun New"/>
          <w:sz w:val="32"/>
          <w:szCs w:val="32"/>
          <w:cs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Synonym List </w:t>
      </w:r>
      <w:r w:rsidRPr="0006704F">
        <w:rPr>
          <w:rFonts w:ascii="TH Sarabun New" w:hAnsi="TH Sarabun New" w:cs="TH Sarabun New"/>
          <w:sz w:val="32"/>
          <w:szCs w:val="32"/>
          <w:cs/>
        </w:rPr>
        <w:t>ที่จับคู่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cs/>
        </w:rPr>
        <w:t>วลีสำคัญในภาษาไทยและภาษาอังกฤษไว้ล่วงหน้า</w:t>
      </w:r>
      <w:r w:rsid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ขั้นตอนการ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Tokenization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และ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Indexing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Search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ระบบจะขยายคำ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 Expansion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ห้ครอบคลุมคำเหมือน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Synonym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อีกภาษา ยกตัวอย่างเช่น หากผู้ใช้พิมพ์ “ก๊าซเรือนกระจก” ระบบจะสืบค้น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ases greenhouse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หรือ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reenhouse gas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ไปด้วย</w:t>
      </w:r>
    </w:p>
    <w:p w14:paraId="18E4C1FE" w14:textId="57602705" w:rsidR="001767E8" w:rsidRDefault="008A3C58" w:rsidP="001767E8">
      <w:pPr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>2.2</w:t>
      </w:r>
      <w:r w:rsidR="001767E8">
        <w:rPr>
          <w:rFonts w:ascii="TH Sarabun New" w:hAnsi="TH Sarabun New" w:cs="TH Sarabun New"/>
          <w:b/>
          <w:bCs/>
          <w:sz w:val="32"/>
          <w:szCs w:val="32"/>
          <w:lang w:bidi="th-TH"/>
        </w:rPr>
        <w:t>.2</w:t>
      </w: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b/>
          <w:bCs/>
          <w:sz w:val="32"/>
          <w:szCs w:val="32"/>
        </w:rPr>
        <w:t>Embedding-based (Neural / Vector-based)</w:t>
      </w:r>
    </w:p>
    <w:p w14:paraId="1792161B" w14:textId="5C754C23" w:rsidR="001767E8" w:rsidRDefault="001767E8" w:rsidP="001767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ใ</w:t>
      </w:r>
      <w:r w:rsidRPr="001767E8">
        <w:rPr>
          <w:rFonts w:ascii="TH Sarabun New" w:hAnsi="TH Sarabun New" w:cs="TH Sarabun New"/>
          <w:sz w:val="32"/>
          <w:szCs w:val="32"/>
          <w:cs/>
        </w:rPr>
        <w:t>ช้โมเดลประมวลผลภาษาธรรมชาติ (</w:t>
      </w:r>
      <w:r w:rsidRPr="001767E8">
        <w:rPr>
          <w:rFonts w:ascii="TH Sarabun New" w:hAnsi="TH Sarabun New" w:cs="TH Sarabun New"/>
          <w:sz w:val="32"/>
          <w:szCs w:val="32"/>
        </w:rPr>
        <w:t xml:space="preserve">NLP) </w:t>
      </w:r>
      <w:r w:rsidRPr="001767E8">
        <w:rPr>
          <w:rFonts w:ascii="TH Sarabun New" w:hAnsi="TH Sarabun New" w:cs="TH Sarabun New"/>
          <w:sz w:val="32"/>
          <w:szCs w:val="32"/>
          <w:cs/>
        </w:rPr>
        <w:t>แบบหลายภาษา (</w:t>
      </w:r>
      <w:r w:rsidRPr="001767E8">
        <w:rPr>
          <w:rFonts w:ascii="TH Sarabun New" w:hAnsi="TH Sarabun New" w:cs="TH Sarabun New"/>
          <w:sz w:val="32"/>
          <w:szCs w:val="32"/>
        </w:rPr>
        <w:t xml:space="preserve">Multilingual) </w:t>
      </w:r>
      <w:r w:rsidRPr="001767E8">
        <w:rPr>
          <w:rFonts w:ascii="TH Sarabun New" w:hAnsi="TH Sarabun New" w:cs="TH Sarabun New"/>
          <w:sz w:val="32"/>
          <w:szCs w:val="32"/>
          <w:cs/>
        </w:rPr>
        <w:t>เช่น</w:t>
      </w:r>
      <w:r w:rsidRPr="001767E8">
        <w:rPr>
          <w:rFonts w:ascii="TH Sarabun New" w:hAnsi="TH Sarabun New" w:cs="TH Sarabun New"/>
          <w:sz w:val="32"/>
          <w:szCs w:val="32"/>
        </w:rPr>
        <w:t xml:space="preserve"> Multilingual BERT, XLM-R, </w:t>
      </w:r>
      <w:proofErr w:type="spellStart"/>
      <w:r w:rsidRPr="001767E8">
        <w:rPr>
          <w:rFonts w:ascii="TH Sarabun New" w:hAnsi="TH Sarabun New" w:cs="TH Sarabun New"/>
          <w:sz w:val="32"/>
          <w:szCs w:val="32"/>
        </w:rPr>
        <w:t>LaBSE</w:t>
      </w:r>
      <w:proofErr w:type="spellEnd"/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ฯลฯ เพื่อแปลง (</w:t>
      </w:r>
      <w:r w:rsidRPr="001767E8">
        <w:rPr>
          <w:rFonts w:ascii="TH Sarabun New" w:hAnsi="TH Sarabun New" w:cs="TH Sarabun New"/>
          <w:sz w:val="32"/>
          <w:szCs w:val="32"/>
        </w:rPr>
        <w:t xml:space="preserve">encode) </w:t>
      </w:r>
      <w:r w:rsidRPr="001767E8">
        <w:rPr>
          <w:rFonts w:ascii="TH Sarabun New" w:hAnsi="TH Sarabun New" w:cs="TH Sarabun New"/>
          <w:sz w:val="32"/>
          <w:szCs w:val="32"/>
          <w:cs/>
        </w:rPr>
        <w:t xml:space="preserve">ประโยคหรือข้อความทั้งภาษาไทยและภาษาอังกฤษให้อยู่ในเวกเตอร์ใน </w:t>
      </w:r>
      <w:r w:rsidRPr="001767E8">
        <w:rPr>
          <w:rFonts w:ascii="TH Sarabun New" w:hAnsi="TH Sarabun New" w:cs="TH Sarabun New"/>
          <w:sz w:val="32"/>
          <w:szCs w:val="32"/>
        </w:rPr>
        <w:t xml:space="preserve">latent space </w:t>
      </w:r>
      <w:r w:rsidRPr="001767E8">
        <w:rPr>
          <w:rFonts w:ascii="TH Sarabun New" w:hAnsi="TH Sarabun New" w:cs="TH Sarabun New"/>
          <w:sz w:val="32"/>
          <w:szCs w:val="32"/>
          <w:cs/>
        </w:rPr>
        <w:t>เดียว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เมื่อผู้ใช้พิมพ์คำค้นภาษาไทย ระบบจะแปลงคำค้นนั้นเป็นเวกเตอร์ และเทียบความคล้ายกับเวกเตอร์ของเอกสารที่อาจจะเป็นภาษาอังกฤษหรือภาษาไทยก็ได้ หากความหมายใกล้เคียงกัน เวกเตอร์ก็จะอยู่ใกล้กัน</w:t>
      </w:r>
    </w:p>
    <w:p w14:paraId="3B43CC75" w14:textId="04EA79D9" w:rsidR="004172A7" w:rsidRDefault="004172A7" w:rsidP="004172A7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3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ภาษาธรรมชาติ (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tural Language Processing – NLP)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Sun&lt;/Author&gt;&lt;Year&gt;2017&lt;/Year&gt;&lt;RecNum&gt;12&lt;/RecNum&gt;&lt;DisplayText&gt;[2]&lt;/DisplayText&gt;&lt;record&gt;&lt;rec-number&gt;12&lt;/rec-number&gt;&lt;foreign-keys&gt;&lt;key app="EN" db-id="9szrpf9vozp2ere990950wfd5zvtr5f5900z" timestamp="1735925479"&gt;12&lt;/key&gt;&lt;/foreign-keys&gt;&lt;ref-type name="Journal Article"&gt;17&lt;/ref-type&gt;&lt;contributors&gt;&lt;authors&gt;&lt;author&gt;Sun, Shiliang&lt;/author&gt;&lt;author&gt;Luo, Chen&lt;/author&gt;&lt;author&gt;Chen, Junyu&lt;/author&gt;&lt;/authors&gt;&lt;/contributors&gt;&lt;titles&gt;&lt;title&gt;A review of natural language processing techniques for opinion mining systems&lt;/title&gt;&lt;secondary-title&gt;Information fusion&lt;/secondary-title&gt;&lt;/titles&gt;&lt;periodical&gt;&lt;full-title&gt;Information fusion&lt;/full-title&gt;&lt;/periodical&gt;&lt;pages&gt;10-25&lt;/pages&gt;&lt;volume&gt;36&lt;/volume&gt;&lt;dates&gt;&lt;year&gt;2017&lt;/year&gt;&lt;/dates&gt;&lt;isbn&gt;1566-2535&lt;/isbn&gt;&lt;urls&gt;&lt;/urls&gt;&lt;/record&gt;&lt;/Cite&gt;&lt;/EndNot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2]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C535480" w14:textId="5F7C122D" w:rsidR="004172A7" w:rsidRPr="005A4E2A" w:rsidRDefault="00165B17" w:rsidP="005A4E2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F8041D" w:rsidRPr="00F8041D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ภาษาธรรมชาติ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แขนงหนึ่งของปัญญาประดิษฐ์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Artificial Intelligence - AI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ที่มุ่งเน้นการทำให้เครื่องคอมพิวเตอร์สามารถเข้าใจ ตีความ และจัดการกับภาษามนุษย์ได้อย่างมีประสิทธิภาพ ในบริบทของ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Cross-Lingual Information Retrieval (CLIR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เป็นขั้นตอนสำคัญในการเตรียมข้อมูลและสร้างความเข้าใจในภาษาที่ใช้สำหรับการสืบค้น ซึ่งในงานนี้เน้นไปที่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ภาษาไทยและภาษาอังกฤษ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ซึ่งมีความแตกต่างกันอย่างชัดเจนทั้งในด้านโครงสร้างทางภาษา การตัดคำ และการประมวลผลคำศัพท์เฉพาะทาง</w:t>
      </w:r>
    </w:p>
    <w:p w14:paraId="6C7B44E1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>2.3.1</w:t>
      </w:r>
      <w:r w:rsidRPr="006612FA">
        <w:rPr>
          <w:rFonts w:hint="eastAsia"/>
          <w:b/>
          <w:bCs/>
        </w:rPr>
        <w:t xml:space="preserve">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Tokenization / Word Segmentation</w:t>
      </w:r>
      <w:r w:rsidR="0025625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</w:p>
    <w:p w14:paraId="54953CCA" w14:textId="5FFEA897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ภาษาไทยไม่มีการเว้นวรรคระหว่างคำเหมือนภาษาอังกฤษ ทำให้ต้องใช้เครื่องมือเฉพาะ เช่น</w:t>
      </w:r>
      <w:r w:rsidRPr="0025625A">
        <w:rPr>
          <w:rFonts w:ascii="TH Sarabun New" w:hAnsi="TH Sarabun New" w:cs="TH Sarabun New"/>
          <w:sz w:val="32"/>
          <w:szCs w:val="32"/>
        </w:rPr>
        <w:t xml:space="preserve"> Thai tokenizer, ICU tokenizer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Pr="0025625A">
        <w:rPr>
          <w:rFonts w:ascii="TH Sarabun New" w:hAnsi="TH Sarabun New" w:cs="TH Sarabun New"/>
          <w:sz w:val="32"/>
          <w:szCs w:val="32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ช่วยตัดคำได้เหมาะส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>ม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ภาษาอังกฤษมั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tokenizer </w:t>
      </w:r>
      <w:r w:rsidRPr="0025625A">
        <w:rPr>
          <w:rFonts w:ascii="TH Sarabun New" w:hAnsi="TH Sarabun New" w:cs="TH Sarabun New"/>
          <w:sz w:val="32"/>
          <w:szCs w:val="32"/>
          <w:cs/>
        </w:rPr>
        <w:t>มาตรฐา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andard tokenizer)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อาจเพิ่มขั้นตอน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emming </w:t>
      </w:r>
      <w:r w:rsidRPr="0025625A">
        <w:rPr>
          <w:rFonts w:ascii="TH Sarabun New" w:hAnsi="TH Sarabun New" w:cs="TH Sarabun New"/>
          <w:sz w:val="32"/>
          <w:szCs w:val="32"/>
          <w:cs/>
        </w:rPr>
        <w:t>หร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lemmatization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</w:t>
      </w:r>
    </w:p>
    <w:p w14:paraId="44BD5445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 xml:space="preserve">2.3.2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Stop Words &amp; Synonym</w:t>
      </w:r>
    </w:p>
    <w:p w14:paraId="74F28EE4" w14:textId="727C751B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การกำหนด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Stop Word (</w:t>
      </w:r>
      <w:r w:rsidRPr="0025625A">
        <w:rPr>
          <w:rFonts w:ascii="TH Sarabun New" w:hAnsi="TH Sarabun New" w:cs="TH Sarabun New"/>
          <w:sz w:val="32"/>
          <w:szCs w:val="32"/>
          <w:cs/>
        </w:rPr>
        <w:t>เช่น และ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25625A">
        <w:rPr>
          <w:rFonts w:ascii="TH Sarabun New" w:hAnsi="TH Sarabun New" w:cs="TH Sarabun New"/>
          <w:sz w:val="32"/>
          <w:szCs w:val="32"/>
          <w:cs/>
        </w:rPr>
        <w:t>ค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the, a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ล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oise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เพิ่มประสิทธิภาพ</w:t>
      </w:r>
      <w:r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25625A">
        <w:rPr>
          <w:rFonts w:ascii="TH Sarabun New" w:hAnsi="TH Sarabun New" w:cs="TH Sarabun New"/>
          <w:sz w:val="32"/>
          <w:szCs w:val="32"/>
          <w:cs/>
        </w:rPr>
        <w:t>การค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ารกำหน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ynonym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ั้งภาษาไทยและอังกฤษ หา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Dictionary-based</w:t>
      </w:r>
    </w:p>
    <w:p w14:paraId="5E52B227" w14:textId="77777777" w:rsidR="0025625A" w:rsidRDefault="004172A7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lastRenderedPageBreak/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3.3 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med Entity Recognition (NER)</w:t>
      </w:r>
    </w:p>
    <w:p w14:paraId="07CC4D1A" w14:textId="77E9C5B5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ในบางกรณีอาจต้องจับชื่อเฉพาะหรือศัพท์เทคนิค เช่น ชื่อสารเคมี ประเภทวัสดุ หรือหน่วยงา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ามารถ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ER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หรือวิธีการตรวจจับเชิ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Lexicon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เพิ่มประสิทธิภาพการจับคู่</w:t>
      </w:r>
    </w:p>
    <w:p w14:paraId="6F360A12" w14:textId="5EBD9E37" w:rsidR="000759FF" w:rsidRDefault="000759FF" w:rsidP="000D52F3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ค่าการปล่อยก๊าซ</w:t>
      </w:r>
      <w:r w:rsidR="004667FD" w:rsidRPr="004667FD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รือนกระจก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(</w:t>
      </w:r>
      <w:r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Emission Factors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</w:p>
    <w:p w14:paraId="1F0CFCFB" w14:textId="2BEE840F" w:rsidR="0074683C" w:rsidRPr="0074683C" w:rsidRDefault="00881D67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ค่าสัมประสิทธิ์ซึ่ง</w:t>
      </w:r>
      <w:r w:rsidR="004A6ABE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นวณได้</w:t>
      </w:r>
      <w:r w:rsidR="00BD6B7C" w:rsidRPr="00BD6B7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จากปริมาณการปล่อยและดูดกลับก๊าซเรือนกระจกต่อหนึ่งหน่วยกิจกรรม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6B7C">
        <w:rPr>
          <w:rFonts w:ascii="TH Sarabun New" w:hAnsi="TH Sarabun New" w:cs="TH Sarabun New"/>
          <w:sz w:val="32"/>
          <w:szCs w:val="32"/>
          <w:cs/>
          <w:lang w:bidi="th-TH"/>
        </w:rPr>
        <w:t>ใช้สำหรับ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ประเมินปริมาณการปล่อยก๊าซเรือนกระจกที่เกิดจากกิจกรรมต่าง ๆ เช่น การใช้พลังงาน การเผาไหม้เชื้อเพลิง การขนส่ง หรือกระบวนการผลิตสินค้า ค่านี้เป็นตัวแปรสำคัญที่ช่วยให้องค์กร หน่วยงานภาครัฐ และนักวิจัยสามารถคำนวณและวิเคราะห์ปริมาณการปล่อยก๊าซเรือนกระจกเพื่อใช้ในการรายงาน ติดตามผลกระทบ และวางแผนเพื่อลดการปล่อยก๊าซเรือนกระจก</w:t>
      </w:r>
      <w:r w:rsid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ช้ข้อมูลทุติยภูมิจากแหล่งข้อมูลที่น่าเชื่อถือ </w:t>
      </w:r>
      <w:r w:rsidR="004A6ABE" w:rsidRPr="004A6ABE">
        <w:rPr>
          <w:rFonts w:ascii="TH Sarabun New" w:hAnsi="TH Sarabun New" w:cs="TH Sarabun New"/>
          <w:sz w:val="32"/>
          <w:szCs w:val="32"/>
          <w:highlight w:val="red"/>
          <w:lang w:bidi="th-TH"/>
        </w:rPr>
        <w:t>[Ref]</w:t>
      </w:r>
      <w:r w:rsidR="004A6AB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รียงลำดับ ดังนี้</w:t>
      </w:r>
    </w:p>
    <w:p w14:paraId="5051FD07" w14:textId="7F7ACF98" w:rsidR="0074683C" w:rsidRP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1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สิ่งแวดล้อมของวัสดุพื้นฐานและพลังงานของประเทศไทย</w:t>
      </w:r>
    </w:p>
    <w:p w14:paraId="7464D932" w14:textId="49C0AB5C" w:rsidR="0074683C" w:rsidRP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2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ข้อมูลจากวิทยานิพนธ์และงานวิจัยที่เกี่ยวข้องที่ทำในประเทศไทย ซึ่งผ่านการกรองแล้ว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peer-reviewed publications)</w:t>
      </w:r>
    </w:p>
    <w:p w14:paraId="5BED4355" w14:textId="245444ED" w:rsidR="0074683C" w:rsidRP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3</w:t>
      </w:r>
      <w:r>
        <w:rPr>
          <w:rFonts w:ascii="TH Sarabun New" w:hAnsi="TH Sarabun New" w:cs="TH Sarabun New"/>
          <w:sz w:val="32"/>
          <w:szCs w:val="32"/>
          <w:lang w:bidi="th-TH"/>
        </w:rPr>
        <w:t>.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ฐานข้อมูลที่เผยแพร่ทั่วไป ได้แก่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LCA Software,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กลุ่มอุตสาหกรรม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ฐานข้อมูลเฉพาะของแต่ละประเทศ</w:t>
      </w:r>
    </w:p>
    <w:p w14:paraId="62B3A998" w14:textId="042312FF" w:rsid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ข้อมูลที่ตีพิมพ์โดยองค์กรระหว่างประเทศ เช่น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IPCC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สหประชาชาติ</w:t>
      </w:r>
    </w:p>
    <w:p w14:paraId="4AEFF913" w14:textId="73AC629F" w:rsidR="00881D67" w:rsidRDefault="004172A7" w:rsidP="00222569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</w:t>
      </w:r>
      <w:r w:rsid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เทคโนโลยีและแพลตฟอร์มที่ใช้ในงานวิจัย</w:t>
      </w:r>
    </w:p>
    <w:p w14:paraId="77A96F07" w14:textId="0731D949" w:rsid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1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Elasticsearch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Konda&lt;/Author&gt;&lt;Year&gt;2024&lt;/Year&gt;&lt;RecNum&gt;6&lt;/RecNum&gt;&lt;DisplayText&gt;[3]&lt;/DisplayText&gt;&lt;record&gt;&lt;rec-number&gt;6&lt;/rec-number&gt;&lt;foreign-keys&gt;&lt;key app="EN" db-id="2fpvras9cpzr5eesdx65vft3ezptw0edw5pt" timestamp="1736862635"&gt;6&lt;/key&gt;&lt;/foreign-keys&gt;&lt;ref-type name="Book"&gt;6&lt;/ref-type&gt;&lt;contributors&gt;&lt;authors&gt;&lt;author&gt;Konda, Madhusudhan&lt;/author&gt;&lt;/authors&gt;&lt;/contributors&gt;&lt;titles&gt;&lt;title&gt;Elasticsearch in Action&lt;/title&gt;&lt;/titles&gt;&lt;dates&gt;&lt;year&gt;2024&lt;/year&gt;&lt;/dates&gt;&lt;publisher&gt;Simon and Schuster&lt;/publisher&gt;&lt;isbn&gt;1638354006&lt;/isbn&gt;&lt;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520FD3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3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1B09679" w14:textId="526E495F" w:rsidR="0025625A" w:rsidRDefault="0025625A" w:rsidP="00CA052F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earch Engine </w:t>
      </w:r>
      <w:r w:rsidRPr="0025625A">
        <w:rPr>
          <w:rFonts w:ascii="TH Sarabun New" w:hAnsi="TH Sarabun New" w:cs="TH Sarabun New"/>
          <w:sz w:val="32"/>
          <w:szCs w:val="32"/>
          <w:cs/>
        </w:rPr>
        <w:t>แบบกระจาย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Distributed Search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รองร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ull-text search, Structured search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รวมถึ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มี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Plugin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หรือ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Analyzer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ภาษาไทย (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Thai Tokenizer)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ละสามารถกำหนด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Synonym Filter </w:t>
      </w:r>
      <w:r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 </w:t>
      </w:r>
      <w:r w:rsidRPr="0025625A">
        <w:rPr>
          <w:rFonts w:ascii="TH Sarabun New" w:hAnsi="TH Sarabun New" w:cs="TH Sarabun New" w:hint="eastAsia"/>
          <w:sz w:val="32"/>
          <w:szCs w:val="32"/>
          <w:lang w:bidi="th-TH"/>
        </w:rPr>
        <w:t>Cross-lingual</w:t>
      </w:r>
    </w:p>
    <w:p w14:paraId="07C50D4D" w14:textId="77777777" w:rsidR="007166B0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Full-text Search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รองรับการค้นหาข้อความทั้งภาษาไทยและอังกฤษด้วยการตั้งค่า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Custom Analyz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Filter</w:t>
      </w:r>
    </w:p>
    <w:p w14:paraId="1DE450F1" w14:textId="77777777" w:rsidR="007166B0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Matching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ช้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Synonym Filt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จับคู่คำพ้องความหมายระหว่างภาษา 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PG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iquified Petroleum Gas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๊าซหุงต้ม"</w:t>
      </w:r>
    </w:p>
    <w:p w14:paraId="0E5F5EA0" w14:textId="7672698D" w:rsidR="0074683C" w:rsidRPr="0074683C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ค้นหาเชิงความหมายโดยใช้ฟิลด์แบบ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Dense Vecto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โมเดล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NLP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Multilingual BERT</w:t>
      </w:r>
    </w:p>
    <w:p w14:paraId="544166AC" w14:textId="6C0CC3FA" w:rsidR="007166B0" w:rsidRPr="0074683C" w:rsidRDefault="0074683C" w:rsidP="007166B0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ารจัดอันดับเอกสาร</w:t>
      </w:r>
      <w:r w:rsidR="00222569"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คำ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 คำนวณคะแนนเอกสารตามความถี่คำ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TF-IDF)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และความยาวเอกสาร เพื่อเพิ่มความแม่นยำในการค้นหา</w:t>
      </w:r>
    </w:p>
    <w:p w14:paraId="391D1941" w14:textId="57B6D87E" w:rsidR="0025625A" w:rsidRP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2 </w:t>
      </w:r>
      <w:proofErr w:type="spellStart"/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FastAPI</w:t>
      </w:r>
      <w:proofErr w:type="spellEnd"/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Ramírez&lt;/Author&gt;&lt;Year&gt;2025&lt;/Year&gt;&lt;RecNum&gt;7&lt;/RecNum&gt;&lt;DisplayText&gt;[4]&lt;/DisplayText&gt;&lt;record&gt;&lt;rec-number&gt;7&lt;/rec-number&gt;&lt;foreign-keys&gt;&lt;key app="EN" db-id="2fpvras9cpzr5eesdx65vft3ezptw0edw5pt" timestamp="1736863239"&gt;7&lt;/key&gt;&lt;/foreign-keys&gt;&lt;ref-type name="Web Page"&gt;12&lt;/ref-type&gt;&lt;contributors&gt;&lt;authors&gt;&lt;author&gt;Sebastián Ramírez&lt;/author&gt;&lt;/authors&gt;&lt;/contributors&gt;&lt;titles&gt;&lt;title&gt;FastAPI Documentation.&lt;/title&gt;&lt;/titles&gt;&lt;volume&gt;2025&lt;/volume&gt;&lt;number&gt;January 14, 2025&lt;/number&gt;&lt;dates&gt;&lt;year&gt;2025&lt;/year&gt;&lt;/dates&gt;&lt;publisher&gt;Tiangolo&lt;/publisher&gt;&lt;urls&gt;&lt;related-urls&gt;&lt;url&gt;https://fastapi.tiangolo.com/&lt;/url&gt;&lt;/related-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520FD3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4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7941957A" w14:textId="6D8241A4" w:rsidR="00881D67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ว็บเฟรมเวิร์กภาษ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Python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มีประสิทธิภาพสูง ใช้งานง่าย ทำให้สามารถ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REST API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พื่อเชื่อมต่อระหว่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อย่างสะดวก</w:t>
      </w:r>
    </w:p>
    <w:p w14:paraId="6B83D11E" w14:textId="273F9F9E" w:rsidR="0025625A" w:rsidRPr="0025625A" w:rsidRDefault="0025625A" w:rsidP="0025625A">
      <w:pPr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lastRenderedPageBreak/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3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React.js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Meta&lt;/Author&gt;&lt;Year&gt;2025&lt;/Year&gt;&lt;RecNum&gt;8&lt;/RecNum&gt;&lt;DisplayText&gt;[5]&lt;/DisplayText&gt;&lt;record&gt;&lt;rec-number&gt;8&lt;/rec-number&gt;&lt;foreign-keys&gt;&lt;key app="EN" db-id="2fpvras9cpzr5eesdx65vft3ezptw0edw5pt" timestamp="1736863871"&gt;8&lt;/key&gt;&lt;/foreign-keys&gt;&lt;ref-type name="Web Page"&gt;12&lt;/ref-type&gt;&lt;contributors&gt;&lt;authors&gt;&lt;author&gt;Meta, Inc.&lt;/author&gt;&lt;/authors&gt;&lt;/contributors&gt;&lt;titles&gt;&lt;title&gt;React: A JavaScript library for building user interfaces&lt;/title&gt;&lt;/titles&gt;&lt;volume&gt;2025&lt;/volume&gt;&lt;number&gt;January 14, 2025&lt;/number&gt;&lt;dates&gt;&lt;year&gt;2025&lt;/year&gt;&lt;/dates&gt;&lt;publisher&gt;Meta &lt;/publisher&gt;&lt;urls&gt;&lt;related-urls&gt;&lt;url&gt;https://reactjs.org/&lt;/url&gt;&lt;/related-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520FD3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5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1D0F57F5" w14:textId="4AD4EFCE" w:rsidR="0025625A" w:rsidRDefault="0025625A" w:rsidP="0025625A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ไลบรารี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JavaScript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ำหรับพัฒน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มีจุดเด่นด้านการ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UI </w:t>
      </w:r>
      <w:r w:rsidRPr="0025625A">
        <w:rPr>
          <w:rFonts w:ascii="TH Sarabun New" w:hAnsi="TH Sarabun New" w:cs="TH Sarabun New"/>
          <w:sz w:val="32"/>
          <w:szCs w:val="32"/>
          <w:cs/>
        </w:rPr>
        <w:t>ที่โต้ตอบผู้ใช้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Interactive)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ง่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>ช่วยให้ผู้ใช้สามารถพิมพ์คำค้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แล้วเรียก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ทันที และแสดงผลลัพธ์แบบเรียลไทม์</w:t>
      </w:r>
    </w:p>
    <w:p w14:paraId="1BC67290" w14:textId="0491237E" w:rsidR="000759FF" w:rsidRPr="000759FF" w:rsidRDefault="000759FF" w:rsidP="000759FF">
      <w:pPr>
        <w:pStyle w:val="Pro"/>
        <w:numPr>
          <w:ilvl w:val="0"/>
          <w:numId w:val="21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งานวิจัยที่เกี่ยวข้อง</w:t>
      </w:r>
    </w:p>
    <w:p w14:paraId="3DA2D162" w14:textId="69262677" w:rsidR="00A43116" w:rsidRPr="00A43116" w:rsidRDefault="00BA33EE" w:rsidP="00BE7705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B0B6E">
        <w:rPr>
          <w:rFonts w:ascii="TH Sarabun New" w:hAnsi="TH Sarabun New" w:cs="TH Sarabun New"/>
          <w:b/>
          <w:bCs/>
          <w:sz w:val="32"/>
          <w:szCs w:val="32"/>
        </w:rPr>
        <w:t xml:space="preserve">3.1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English-Malayalam Cross-Lingual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Information Retrieval – an Experience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Nikesh&lt;/Author&gt;&lt;Year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6]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925049"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Nikesh, PL&lt;/author&gt;&lt;author&gt;Idicula, Sumam Mary&lt;/author&gt;&lt;author&gt;Peter, S David&lt;/author&gt;&lt;/authors&gt;&lt;/contributors&gt;&lt;titles&gt;&lt;title&gt;English-Malayalam cross-lingual information retrieval—an experience&lt;/title&gt;&lt;secondary-titl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2008 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EEE International Conference on Electro/Information Technology&lt;/secondary-title&gt;&lt;/titles&gt;&lt;pages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71-275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424420296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/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520FD3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6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415431C4" w14:textId="54E25E3C" w:rsidR="00A43116" w:rsidRPr="00BE7705" w:rsidRDefault="00A43116" w:rsidP="00A43116">
      <w:pPr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ab/>
      </w:r>
      <w:r w:rsidR="004A6ABE"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นำเสนอระบบ</w:t>
      </w:r>
      <w:r w:rsidR="008F3DF3">
        <w:rPr>
          <w:rFonts w:ascii="TH Sarabun New" w:hAnsi="TH Sarabun New" w:cs="TH Sarabun New"/>
          <w:sz w:val="32"/>
          <w:szCs w:val="32"/>
          <w:cs/>
          <w:lang w:bidi="th-TH"/>
        </w:rPr>
        <w:t>ค้นคืนสารสนเทศ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ข้ามภาษาอังกฤษ-มาลายาลัม (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ที่รองรับการสืบค้นทั้งภาษาเดียวและข้ามภาษา โดยใช้พจนานุกรมอังกฤษ-มาลายาลัมที่พัฒนาขึ้นเอง พร้อมด้วยเทคนิคการประมวลผลคำ เช่น การตัดคำ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การกำจัดคำหยุด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และการแปลงรากศัพท์ ระบบใช้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Vector Space Model (VSM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ในการจัดอันดับเอกสาร โดยคำนวณน้ำหนักคำผ่าน </w:t>
      </w:r>
      <w:r w:rsidR="00BE7705" w:rsidRPr="00BE7705">
        <w:rPr>
          <w:rFonts w:ascii="TH Sarabun New" w:hAnsi="TH Sarabun New" w:cs="TH Sarabun New"/>
          <w:sz w:val="32"/>
          <w:szCs w:val="32"/>
        </w:rPr>
        <w:t>Local Weighting, Global Weighting (</w:t>
      </w:r>
      <w:proofErr w:type="spellStart"/>
      <w:r w:rsidR="00BE7705" w:rsidRPr="00BE7705">
        <w:rPr>
          <w:rFonts w:ascii="TH Sarabun New" w:hAnsi="TH Sarabun New" w:cs="TH Sarabun New"/>
          <w:sz w:val="32"/>
          <w:szCs w:val="32"/>
        </w:rPr>
        <w:t>pidf</w:t>
      </w:r>
      <w:proofErr w:type="spellEnd"/>
      <w:r w:rsidR="00BE7705" w:rsidRPr="00BE7705">
        <w:rPr>
          <w:rFonts w:ascii="TH Sarabun New" w:hAnsi="TH Sarabun New" w:cs="TH Sarabun New"/>
          <w:sz w:val="32"/>
          <w:szCs w:val="32"/>
        </w:rPr>
        <w:t xml:space="preserve">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Normalization Facto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อินเทอร์เฟซผู้ใช้ถูกพัฒนาด้วย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NetBeans 6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JDK 1.6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ระบบได้รับการประเมินด้วยคำถาม </w:t>
      </w:r>
      <w:r w:rsidR="00BE7705" w:rsidRPr="00BE7705">
        <w:rPr>
          <w:rFonts w:ascii="TH Sarabun New" w:hAnsi="TH Sarabun New" w:cs="TH Sarabun New"/>
          <w:sz w:val="32"/>
          <w:szCs w:val="32"/>
        </w:rPr>
        <w:t>25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 คำถาม และแสดงผลลัพธ์ที่มีประสิทธิภาพใกล้เคียงกันระหว่างการสืบค้นภาษาเดียวและข้ามภาษา งานวิจัยนี้ยืนยันถึงความเป็นไปได้ในการพัฒนาระบบ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สำหรับภาษาอังกฤษและมาลายาลัมภายในระยะเวลาอันสั้นด้วยทรัพยากรภาษาที่เหมาะสม</w:t>
      </w:r>
      <w:r w:rsidR="00BE7705" w:rsidRPr="00BE7705">
        <w:rPr>
          <w:rFonts w:ascii="Arial" w:hAnsi="Arial" w:cs="Arial" w:hint="cs"/>
          <w:sz w:val="32"/>
          <w:szCs w:val="32"/>
          <w:cs/>
        </w:rPr>
        <w:t>​</w:t>
      </w:r>
    </w:p>
    <w:p w14:paraId="09DCC327" w14:textId="090E2A1F" w:rsidR="00C0062E" w:rsidRDefault="003E7F74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3.2 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>Cross-Lingual Information Retrieval Model for Vietnamese-English Web Sites</w:t>
      </w:r>
      <w:r w:rsidR="008A446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Abka&lt;/Author&gt;&lt;Year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7]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897353"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Abka, Achmad F&lt;/author&gt;&lt;author&gt;Pratama, Mahardhika&lt;/author&gt;&lt;author&gt;Jatmiko, Wisnu&lt;/author&gt;&lt;/authors&gt;&lt;/contributors&gt;&lt;titles&gt;&lt;title&gt;Cross-Lingual Summarization: English-Bahasa Indonesia&lt;/title&gt;&lt;secondary-titl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 6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th International Workshop on Big Data and Information Security (IWBIS)&lt;/secondary-title&gt;&lt;/titles&gt;&lt;pages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3-58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665424516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520FD3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7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079BEBE6" w14:textId="1367394C" w:rsidR="008A4467" w:rsidRPr="008A4467" w:rsidRDefault="008A4467" w:rsidP="00590269">
      <w:pPr>
        <w:ind w:left="360" w:firstLine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ab/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นำเสนอระบบ</w:t>
      </w:r>
      <w:r w:rsidR="008F3DF3">
        <w:rPr>
          <w:rFonts w:ascii="TH Sarabun New" w:hAnsi="TH Sarabun New" w:cs="TH Sarabun New"/>
          <w:sz w:val="32"/>
          <w:szCs w:val="32"/>
          <w:cs/>
          <w:lang w:bidi="th-TH"/>
        </w:rPr>
        <w:t>ค้นคืนสารสนเทศ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ข้ามภาษา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Cross-Lingual Information Retrieval - CLI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ภาษาอังกฤษและมาลายาลัม ซึ่งสามารถสืบค้นได้ทั้งแบบข้ามภาษาและภาษาเดียว ระบบนี้ใช้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พจนานุกรมอังกฤษ-มาลายาลัมที่พัฒนาขึ้นเอง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การแปลคำค้น นอกจากนี้ยังมีเครื่องมือทางภาษาที่พัฒนาในประเทศ เช่น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ตัวแปลงรากศัพท์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Stemme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และ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ตัวประมวลผลทางสัณฐานวิทยา (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Morphological Analyzer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สำหรับการประมวลผลคำในภาษามาลายาลั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ระบบใช้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Vector Space Model (VSM)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นการจัดอันดับเอกสาร โดยคำนวณค่าน้ำหนักคำผ่าน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เทคนิคหลัก </w:t>
      </w:r>
    </w:p>
    <w:p w14:paraId="03B5901B" w14:textId="77777777" w:rsidR="008A4467" w:rsidRPr="008A4467" w:rsidRDefault="008A4467" w:rsidP="003348F2">
      <w:pPr>
        <w:numPr>
          <w:ilvl w:val="0"/>
          <w:numId w:val="34"/>
        </w:numPr>
        <w:tabs>
          <w:tab w:val="left" w:pos="1080"/>
        </w:tabs>
        <w:ind w:firstLine="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Local Weighting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ความถี่คำในเอกสาร</w:t>
      </w:r>
    </w:p>
    <w:p w14:paraId="6765FC1A" w14:textId="77777777" w:rsidR="008A4467" w:rsidRPr="008A4467" w:rsidRDefault="008A4467" w:rsidP="003348F2">
      <w:pPr>
        <w:numPr>
          <w:ilvl w:val="0"/>
          <w:numId w:val="34"/>
        </w:numPr>
        <w:tabs>
          <w:tab w:val="left" w:pos="1080"/>
        </w:tabs>
        <w:ind w:firstLine="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Global Weighting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การใช้น้ำหนัก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>Inverse Document Frequency (</w:t>
      </w:r>
      <w:proofErr w:type="spellStart"/>
      <w:r w:rsidRPr="008A4467">
        <w:rPr>
          <w:rFonts w:ascii="TH Sarabun New" w:hAnsi="TH Sarabun New" w:cs="TH Sarabun New"/>
          <w:sz w:val="32"/>
          <w:szCs w:val="32"/>
          <w:lang w:bidi="th-TH"/>
        </w:rPr>
        <w:t>idf</w:t>
      </w:r>
      <w:proofErr w:type="spellEnd"/>
      <w:r w:rsidRPr="008A4467">
        <w:rPr>
          <w:rFonts w:ascii="TH Sarabun New" w:hAnsi="TH Sarabun New" w:cs="TH Sarabun New"/>
          <w:sz w:val="32"/>
          <w:szCs w:val="32"/>
          <w:lang w:bidi="th-TH"/>
        </w:rPr>
        <w:t>)</w:t>
      </w:r>
    </w:p>
    <w:p w14:paraId="4E85564C" w14:textId="77777777" w:rsidR="008A4467" w:rsidRPr="008A4467" w:rsidRDefault="008A4467" w:rsidP="003348F2">
      <w:pPr>
        <w:numPr>
          <w:ilvl w:val="0"/>
          <w:numId w:val="34"/>
        </w:numPr>
        <w:tabs>
          <w:tab w:val="left" w:pos="1080"/>
        </w:tabs>
        <w:ind w:firstLine="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Normalization Factor: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การปรับให้เอกสารที่ยาวและสั้นมีความสมดุล</w:t>
      </w:r>
    </w:p>
    <w:p w14:paraId="6C4C8E2E" w14:textId="77777777" w:rsidR="008A4467" w:rsidRPr="008A4467" w:rsidRDefault="008A4467" w:rsidP="003348F2">
      <w:pPr>
        <w:ind w:left="36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อินเทอร์เฟซผู้ใช้ถูกพัฒนาด้วย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NetBeans 6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JDK 1.6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สืบค้นทั้งสองภาษาและแสดงผลลัพธ์ตามลำดับความเกี่ยวข้อง ระบบได้รับการทดสอบด้วยคำถา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25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ชุดคำถาม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ซึ่งแสดงให้เห็นว่า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ประสิทธิภาพในการดึงเอกสารที่เกี่ยวข้องของระบบภาษาเดียวและข้ามภาษามีความใกล้เคียงกัน</w:t>
      </w:r>
      <w:r w:rsidRPr="008A4467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8A4467">
        <w:rPr>
          <w:rFonts w:ascii="TH Sarabun New" w:hAnsi="TH Sarabun New" w:cs="TH Sarabun New"/>
          <w:sz w:val="32"/>
          <w:szCs w:val="32"/>
          <w:cs/>
          <w:lang w:bidi="th-TH"/>
        </w:rPr>
        <w:t>ซึ่งสะท้อนถึงประสิทธิภาพของกระบวนการแปลและการดึงข้อมูล</w:t>
      </w:r>
    </w:p>
    <w:p w14:paraId="01A46F13" w14:textId="4FF75C1E" w:rsidR="008A4467" w:rsidRDefault="008A4467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1EF08733" w14:textId="1C14E348" w:rsidR="008F6FD9" w:rsidRDefault="00FE587A" w:rsidP="00D5213E">
      <w:pPr>
        <w:pStyle w:val="Pro"/>
        <w:numPr>
          <w:ilvl w:val="0"/>
          <w:numId w:val="12"/>
        </w:numPr>
        <w:spacing w:before="240" w:after="60"/>
        <w:jc w:val="thaiDistribute"/>
        <w:rPr>
          <w:rFonts w:ascii="TH Sarabun New" w:hAnsi="TH Sarabun New" w:cs="TH Sarabun New"/>
          <w:sz w:val="32"/>
          <w:szCs w:val="32"/>
        </w:rPr>
      </w:pPr>
      <w:r w:rsidRPr="001360BD">
        <w:rPr>
          <w:rFonts w:ascii="TH Sarabun New" w:hAnsi="TH Sarabun New" w:cs="TH Sarabun New"/>
          <w:sz w:val="32"/>
          <w:szCs w:val="32"/>
          <w:cs/>
        </w:rPr>
        <w:lastRenderedPageBreak/>
        <w:t>แนวคิดและวิธีการวิจัย</w:t>
      </w:r>
    </w:p>
    <w:p w14:paraId="0E70B663" w14:textId="03B7CA53" w:rsidR="0089324A" w:rsidRPr="0089324A" w:rsidRDefault="0089324A" w:rsidP="0089324A">
      <w:pPr>
        <w:pStyle w:val="Pro"/>
        <w:spacing w:before="240" w:after="60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89324A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ภาพที่ 1 แสดงการกระบวนการวิจัย โดยเริ่มจาก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การเตรียมข้อมูลการใช้ข้อมูลที่ได้มาจาก </w:t>
      </w:r>
      <w:r w:rsidRPr="0089324A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จากนั้นจัดตรวจสอบและจับการความผิดปกติของข้อมูลให้อยู่ในรูปแบบที่เหมาะสม 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ต่อมาตั้งค่าการค้นหาของข้อมูลและนำเข้าข้อมูลสู่ 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>Elasticsearch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เพื่อจะแสดงผลต่อไป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</w:p>
    <w:p w14:paraId="7B4AED3B" w14:textId="6FBE9A5A" w:rsidR="00BF7258" w:rsidRDefault="00F93F03" w:rsidP="003348F2">
      <w:pPr>
        <w:pStyle w:val="Pro"/>
        <w:spacing w:before="120" w:after="60"/>
        <w:ind w:left="36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7E345EDC" wp14:editId="08A0139A">
            <wp:extent cx="5492115" cy="4000500"/>
            <wp:effectExtent l="0" t="0" r="0" b="0"/>
            <wp:docPr id="1403113648" name="Picture 2" descr="A diagram of a computer proces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3113648" name="Picture 2" descr="A diagram of a computer process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400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84422" w14:textId="7F764CB1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1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ภาพรวมขั้นตอนระเบียบวิจัย</w:t>
      </w:r>
    </w:p>
    <w:p w14:paraId="10339052" w14:textId="607425F7" w:rsidR="006A0972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 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การเก็บรวบรวมข้อมูลและการประมวลผล</w:t>
      </w:r>
    </w:p>
    <w:p w14:paraId="72C27307" w14:textId="44674962" w:rsidR="00BF7258" w:rsidRDefault="006A0972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.1 </w:t>
      </w:r>
      <w:r w:rsidR="00BF7258"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ดึงข้อมูล </w:t>
      </w:r>
      <w:r w:rsidR="00BF7258" w:rsidRP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Extraction)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และแหล่งข้อมูล 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Source)</w:t>
      </w:r>
    </w:p>
    <w:p w14:paraId="35A3F6DA" w14:textId="018D3809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BF7258">
        <w:rPr>
          <w:rFonts w:ascii="TH Sarabun New" w:hAnsi="TH Sarabun New" w:cs="TH Sarabun New" w:hint="cs"/>
          <w:sz w:val="32"/>
          <w:szCs w:val="32"/>
          <w:cs/>
          <w:lang w:bidi="th-TH"/>
        </w:rPr>
        <w:t>ภาพที่ 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มาจา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จะมีหลายตารางและ</w:t>
      </w:r>
      <w:r w:rsidR="00CB277F">
        <w:rPr>
          <w:rFonts w:ascii="TH Sarabun New" w:hAnsi="TH Sarabun New" w:cs="TH Sarabun New" w:hint="cs"/>
          <w:sz w:val="32"/>
          <w:szCs w:val="32"/>
          <w:cs/>
          <w:lang w:bidi="th-TH"/>
        </w:rPr>
        <w:t>ค่าปล่อยก๊าซเรือนกระจกอีกหล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ภทที่จะต้องจัดการ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โดยจะจัดเก็บจะอยู่ในรูปแบบ </w:t>
      </w:r>
      <w:r w:rsidR="0006030F">
        <w:rPr>
          <w:rFonts w:ascii="TH Sarabun New" w:hAnsi="TH Sarabun New" w:cs="TH Sarabun New"/>
          <w:sz w:val="32"/>
          <w:szCs w:val="32"/>
          <w:lang w:bidi="th-TH"/>
        </w:rPr>
        <w:t xml:space="preserve">CSV 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นำไปประมวลผลต่อ</w:t>
      </w:r>
      <w:r w:rsidRPr="00BF725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06E2DC81" wp14:editId="4F4C8B45">
            <wp:extent cx="5492115" cy="605155"/>
            <wp:effectExtent l="0" t="0" r="0" b="4445"/>
            <wp:docPr id="47608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608902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605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19741B" w14:textId="2B09B507" w:rsidR="00EA4FFE" w:rsidRPr="001B3381" w:rsidRDefault="00BF7258" w:rsidP="005720AC">
      <w:pPr>
        <w:ind w:left="360"/>
        <w:jc w:val="center"/>
        <w:rPr>
          <w:rFonts w:ascii="TH Sarabun New" w:hAnsi="TH Sarabun New" w:cs="TH Sarabun New" w:hint="cs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3348F2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hyperlink r:id="rId10" w:history="1">
        <w:r w:rsidR="005720AC" w:rsidRPr="003B3D0A">
          <w:rPr>
            <w:rStyle w:val="Hyperlink"/>
            <w:rFonts w:ascii="TH Sarabun New" w:hAnsi="TH Sarabun New" w:cs="TH Sarabun New"/>
            <w:sz w:val="32"/>
            <w:szCs w:val="32"/>
            <w:lang w:bidi="th-TH"/>
          </w:rPr>
          <w:t>https://thaicarbonlabel.tgo.o</w:t>
        </w:r>
        <w:r w:rsidR="005720AC" w:rsidRPr="003B3D0A">
          <w:rPr>
            <w:rStyle w:val="Hyperlink"/>
            <w:rFonts w:ascii="TH Sarabun New" w:hAnsi="TH Sarabun New" w:cs="TH Sarabun New"/>
            <w:sz w:val="32"/>
            <w:szCs w:val="32"/>
            <w:lang w:bidi="th-TH"/>
          </w:rPr>
          <w:t>r</w:t>
        </w:r>
        <w:r w:rsidR="005720AC" w:rsidRPr="003B3D0A">
          <w:rPr>
            <w:rStyle w:val="Hyperlink"/>
            <w:rFonts w:ascii="TH Sarabun New" w:hAnsi="TH Sarabun New" w:cs="TH Sarabun New"/>
            <w:sz w:val="32"/>
            <w:szCs w:val="32"/>
            <w:lang w:bidi="th-TH"/>
          </w:rPr>
          <w:t>.th</w:t>
        </w:r>
      </w:hyperlink>
    </w:p>
    <w:p w14:paraId="097ACA51" w14:textId="3C16500C" w:rsidR="00A50628" w:rsidRDefault="006E00DF" w:rsidP="004C4287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lastRenderedPageBreak/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A50628" w:rsidRPr="00A5062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>ตรวจหาความผิดปกติของข้อมูล</w:t>
      </w:r>
      <w:r w:rsidR="004C428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และ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พิ่มรายละเอียดของข้อมูลที่หายไป</w:t>
      </w:r>
    </w:p>
    <w:p w14:paraId="5BF7F71C" w14:textId="3DDD2F3C" w:rsidR="004C4287" w:rsidRDefault="004C4287" w:rsidP="00EA4FFE">
      <w:pPr>
        <w:spacing w:after="120"/>
        <w:ind w:left="360" w:firstLine="270"/>
        <w:rPr>
          <w:rFonts w:ascii="TH Sarabun New" w:hAnsi="TH Sarabun New" w:cs="TH Sarabun New"/>
          <w:sz w:val="32"/>
          <w:szCs w:val="32"/>
          <w:highlight w:val="red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4066D5" w:rsidRPr="004066D5">
        <w:rPr>
          <w:rFonts w:ascii="TH Sarabun New" w:hAnsi="TH Sarabun New" w:cs="TH Sarabun New" w:hint="cs"/>
          <w:sz w:val="32"/>
          <w:szCs w:val="32"/>
          <w:cs/>
          <w:lang w:bidi="th-TH"/>
        </w:rPr>
        <w:t>คอลัมน์</w:t>
      </w:r>
      <w:r w:rsidR="00E57773">
        <w:rPr>
          <w:rFonts w:ascii="TH Sarabun New" w:hAnsi="TH Sarabun New" w:cs="TH Sarabun New" w:hint="cs"/>
          <w:sz w:val="32"/>
          <w:szCs w:val="32"/>
          <w:cs/>
          <w:lang w:bidi="th-TH"/>
        </w:rPr>
        <w:t>ที่ข้อมูลขาดหาย หรือ</w:t>
      </w:r>
      <w:r w:rsidR="004066D5" w:rsidRPr="004066D5">
        <w:rPr>
          <w:rFonts w:ascii="TH Sarabun New" w:hAnsi="TH Sarabun New" w:cs="TH Sarabun New" w:hint="cs"/>
          <w:sz w:val="32"/>
          <w:szCs w:val="32"/>
          <w:cs/>
          <w:lang w:bidi="th-TH"/>
        </w:rPr>
        <w:t>ไม่สามารถนำมาใช้ได้</w:t>
      </w:r>
      <w:r w:rsidR="00E5777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4066D5" w:rsidRPr="004066D5">
        <w:rPr>
          <w:rFonts w:ascii="TH Sarabun New" w:hAnsi="TH Sarabun New" w:cs="TH Sarabun New" w:hint="cs"/>
          <w:sz w:val="32"/>
          <w:szCs w:val="32"/>
          <w:cs/>
          <w:lang w:bidi="th-TH"/>
        </w:rPr>
        <w:t>จ</w:t>
      </w:r>
      <w:r w:rsidR="00E57773">
        <w:rPr>
          <w:rFonts w:ascii="TH Sarabun New" w:hAnsi="TH Sarabun New" w:cs="TH Sarabun New" w:hint="cs"/>
          <w:sz w:val="32"/>
          <w:szCs w:val="32"/>
          <w:cs/>
          <w:lang w:bidi="th-TH"/>
        </w:rPr>
        <w:t>ะทำการ</w:t>
      </w:r>
      <w:r w:rsidR="004066D5" w:rsidRPr="00EA4FFE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>เพิ่มรายละเอียดของข้อมูลบางอย่างเพื่อความชัดเจนและเข้าใจในการค้นหา</w:t>
      </w:r>
      <w:r w:rsidR="00EA4FFE">
        <w:rPr>
          <w:rFonts w:ascii="TH Sarabun New" w:hAnsi="TH Sarabun New" w:cs="TH Sarabun New"/>
          <w:sz w:val="32"/>
          <w:szCs w:val="32"/>
          <w:highlight w:val="red"/>
          <w:lang w:bidi="th-TH"/>
        </w:rPr>
        <w:t xml:space="preserve"> inserted content </w:t>
      </w:r>
      <w:r w:rsidR="00EA4FFE">
        <w:rPr>
          <w:rFonts w:ascii="TH Sarabun New" w:hAnsi="TH Sarabun New" w:cs="TH Sarabun New" w:hint="cs"/>
          <w:sz w:val="32"/>
          <w:szCs w:val="32"/>
          <w:highlight w:val="red"/>
          <w:cs/>
          <w:lang w:bidi="th-TH"/>
        </w:rPr>
        <w:t>น่าเชื่อถือ</w:t>
      </w:r>
      <w:r w:rsidR="00EA4FFE">
        <w:rPr>
          <w:rFonts w:ascii="TH Sarabun New" w:hAnsi="TH Sarabun New" w:cs="TH Sarabun New"/>
          <w:sz w:val="32"/>
          <w:szCs w:val="32"/>
          <w:highlight w:val="red"/>
          <w:lang w:bidi="th-TH"/>
        </w:rPr>
        <w:t>?</w:t>
      </w:r>
    </w:p>
    <w:p w14:paraId="798C3643" w14:textId="72CA3BC8" w:rsidR="006A0972" w:rsidRDefault="00A50628" w:rsidP="005720AC">
      <w:pPr>
        <w:spacing w:after="120"/>
        <w:ind w:left="360" w:firstLine="27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.</w:t>
      </w:r>
      <w:r w:rsidR="005720AC">
        <w:rPr>
          <w:rFonts w:ascii="TH Sarabun New" w:hAnsi="TH Sarabun New" w:cs="TH Sarabun New"/>
          <w:b/>
          <w:bCs/>
          <w:sz w:val="32"/>
          <w:szCs w:val="32"/>
          <w:lang w:bidi="th-TH"/>
        </w:rPr>
        <w:t>3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การจัดการรูปแบบของข้อมูล</w:t>
      </w:r>
    </w:p>
    <w:p w14:paraId="728E6BFA" w14:textId="16704CB1" w:rsidR="004C4287" w:rsidRPr="004C4287" w:rsidRDefault="004C4287" w:rsidP="00DB1AF3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การจัดรูปแบบข้อมูลนั้นเพื่อให้ข้อมูลอยู่ในรูปแบบเดียวกันและเป็นรูปแบบที่เราต้องการเพื่อเพิ่มความสะดวกในการทำงานและ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เนื่องจากลักษณะของข้อมูลที่ได้มาจะมีลักษณะรูปแบบที่ไม่เหมือนกัน</w:t>
      </w:r>
    </w:p>
    <w:p w14:paraId="33DFE6BD" w14:textId="67249223" w:rsidR="006A0972" w:rsidRDefault="00140A7A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.</w:t>
      </w:r>
      <w:r w:rsidR="005720AC">
        <w:rPr>
          <w:rFonts w:ascii="TH Sarabun New" w:hAnsi="TH Sarabun New" w:cs="TH Sarabun New"/>
          <w:b/>
          <w:bCs/>
          <w:sz w:val="32"/>
          <w:szCs w:val="32"/>
          <w:lang w:bidi="th-TH"/>
        </w:rPr>
        <w:t>4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สร้างคลังคำพ้อง (</w:t>
      </w:r>
      <w:r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 Dictionary)</w:t>
      </w:r>
    </w:p>
    <w:p w14:paraId="6296D9C2" w14:textId="18BD5E86" w:rsidR="00140A7A" w:rsidRPr="006A0972" w:rsidRDefault="00140A7A" w:rsidP="006A0972">
      <w:pPr>
        <w:spacing w:after="120"/>
        <w:ind w:left="72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สร้างคู่คำพ้องความหมายระหว่างคำศัพท์ภาษาไทยและภาษาอังกฤษ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140A7A">
        <w:rPr>
          <w:rFonts w:ascii="TH Sarabun New" w:hAnsi="TH Sarabun New" w:cs="TH Sarabun New"/>
          <w:sz w:val="32"/>
          <w:szCs w:val="32"/>
          <w:cs/>
        </w:rPr>
        <w:t>คลังคำศัพท์นี้จะถูกนำไปใช้ในขั้นตอนการสืบค้นเพื่อให้ได้ผลลัพธ์ที่ครอบคลุมทั้งสองภาษา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 xml:space="preserve"> เช่น</w:t>
      </w:r>
    </w:p>
    <w:p w14:paraId="20E05724" w14:textId="124D752C" w:rsidR="00140A7A" w:rsidRDefault="00140A7A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>Liquified Petroleum Gas</w:t>
      </w:r>
      <w:r w:rsidR="007413C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7413CF" w:rsidRPr="00140A7A">
        <w:rPr>
          <w:rFonts w:ascii="Arial" w:hAnsi="Arial" w:cs="Arial"/>
          <w:sz w:val="32"/>
          <w:szCs w:val="32"/>
          <w:lang w:bidi="th-TH"/>
        </w:rPr>
        <w:t>↔</w:t>
      </w:r>
      <w:r w:rsidR="007413CF"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 xml:space="preserve">LPG </w:t>
      </w:r>
      <w:r w:rsidR="007413CF" w:rsidRPr="00140A7A">
        <w:rPr>
          <w:rFonts w:ascii="Arial" w:hAnsi="Arial" w:cs="Arial"/>
          <w:sz w:val="32"/>
          <w:szCs w:val="32"/>
          <w:lang w:bidi="th-TH"/>
        </w:rPr>
        <w:t>↔</w:t>
      </w:r>
      <w:r w:rsidR="007413CF"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="007413CF"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ปิโตรเลียมเหลว</w:t>
      </w:r>
      <w:r w:rsidR="007413C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7413CF" w:rsidRPr="00140A7A">
        <w:rPr>
          <w:rFonts w:ascii="Arial" w:hAnsi="Arial" w:cs="Arial"/>
          <w:sz w:val="32"/>
          <w:szCs w:val="32"/>
          <w:lang w:bidi="th-TH"/>
        </w:rPr>
        <w:t>↔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 xml:space="preserve"> </w:t>
      </w:r>
      <w:r w:rsidR="007413CF"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หุงต้ม</w:t>
      </w:r>
    </w:p>
    <w:p w14:paraId="42F78739" w14:textId="25DE8C6A" w:rsidR="007413CF" w:rsidRPr="00140A7A" w:rsidRDefault="007413CF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Anthracite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แอนทราไซต์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ถ่านหินแข็ง</w:t>
      </w:r>
    </w:p>
    <w:p w14:paraId="2F9ED938" w14:textId="79C321AD" w:rsidR="00140A7A" w:rsidRPr="00140A7A" w:rsidRDefault="00140A7A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าร์บอนไดออกไซด์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Arial" w:hAnsi="Arial" w:cs="Arial"/>
          <w:sz w:val="32"/>
          <w:szCs w:val="32"/>
          <w:lang w:bidi="th-TH"/>
        </w:rPr>
        <w:t>↔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carbon dioxide</w:t>
      </w:r>
    </w:p>
    <w:p w14:paraId="1BC48BD3" w14:textId="0A46CD71" w:rsidR="006A0972" w:rsidRDefault="00D848CC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.</w:t>
      </w:r>
      <w:r w:rsidR="005720AC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การสร้างดัชนีใน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Elasticsearch (Indexing in Elasticsearch)</w:t>
      </w:r>
    </w:p>
    <w:p w14:paraId="28C2BD49" w14:textId="77777777" w:rsidR="005F77C6" w:rsidRDefault="00140A7A" w:rsidP="005F77C6">
      <w:pPr>
        <w:spacing w:after="120"/>
        <w:ind w:left="630" w:firstLine="45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</w:rPr>
        <w:t>ข้อมูลที่ผ่านการเตรียมและประมวลผลแล้วจะถูกจัดเก็บไว้ใน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Elasticsearch Index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ให้การค้นหาสามารถรองรับคำค้นที่หลากหลาย ทั้งภาษาไทยและภาษาอังกฤษและค้นหาได้อย่างมีประสิทธิ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</w:p>
    <w:p w14:paraId="1515086D" w14:textId="6F9DE18B" w:rsidR="005F77C6" w:rsidRPr="005F77C6" w:rsidRDefault="005F77C6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โครงสร้างดัชนี (</w:t>
      </w:r>
      <w:r w:rsidRPr="005F77C6">
        <w:rPr>
          <w:rFonts w:ascii="TH Sarabun New" w:hAnsi="TH Sarabun New" w:cs="TH Sarabun New"/>
          <w:sz w:val="32"/>
          <w:szCs w:val="32"/>
        </w:rPr>
        <w:t xml:space="preserve">Index Structure) </w:t>
      </w:r>
      <w:r w:rsidRPr="005F77C6">
        <w:rPr>
          <w:rFonts w:ascii="TH Sarabun New" w:hAnsi="TH Sarabun New" w:cs="TH Sarabun New"/>
          <w:sz w:val="32"/>
          <w:szCs w:val="32"/>
          <w:cs/>
        </w:rPr>
        <w:t>จัดระเบียบข้อมูลตามหมวดหมู่ เช่น ชื่อ</w:t>
      </w:r>
      <w:r>
        <w:rPr>
          <w:rFonts w:ascii="TH Sarabun New" w:hAnsi="TH Sarabun New" w:cs="TH Sarabun New" w:hint="cs"/>
          <w:sz w:val="32"/>
          <w:szCs w:val="32"/>
          <w:cs/>
        </w:rPr>
        <w:t>ส</w:t>
      </w:r>
      <w:r w:rsidRPr="005F77C6">
        <w:rPr>
          <w:rFonts w:ascii="TH Sarabun New" w:hAnsi="TH Sarabun New" w:cs="TH Sarabun New"/>
          <w:sz w:val="32"/>
          <w:szCs w:val="32"/>
          <w:cs/>
        </w:rPr>
        <w:t>ารเคมี</w:t>
      </w:r>
      <w:r w:rsidRPr="005F77C6">
        <w:rPr>
          <w:rFonts w:ascii="TH Sarabun New" w:hAnsi="TH Sarabun New" w:cs="TH Sarabun New"/>
          <w:sz w:val="32"/>
          <w:szCs w:val="32"/>
        </w:rPr>
        <w:t>,</w:t>
      </w:r>
      <w:r w:rsidRPr="005F77C6">
        <w:rPr>
          <w:rFonts w:ascii="TH Sarabun New" w:hAnsi="TH Sarabun New" w:cs="TH Sarabun New"/>
          <w:sz w:val="32"/>
          <w:szCs w:val="32"/>
          <w:cs/>
        </w:rPr>
        <w:t>หน่วยวัด</w:t>
      </w:r>
    </w:p>
    <w:p w14:paraId="6EBC87DD" w14:textId="7A4FD40A" w:rsidR="00140A7A" w:rsidRPr="005F77C6" w:rsidRDefault="00140A7A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กำหนดตัววิเคราะห์ภาษา (</w:t>
      </w:r>
      <w:r w:rsidRPr="005F77C6">
        <w:rPr>
          <w:rFonts w:ascii="TH Sarabun New" w:hAnsi="TH Sarabun New" w:cs="TH Sarabun New"/>
          <w:sz w:val="32"/>
          <w:szCs w:val="32"/>
        </w:rPr>
        <w:t>Analyz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บุวิธีการตัดคำและวิเคราะห์คำสำหรับภาษาไทยและอังกฤษ</w:t>
      </w:r>
    </w:p>
    <w:p w14:paraId="282D5642" w14:textId="4093CDD7" w:rsidR="004820E6" w:rsidRPr="005F77C6" w:rsidRDefault="00140A7A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ใช้คลังคำพ้อง (</w:t>
      </w:r>
      <w:r w:rsidRPr="005F77C6">
        <w:rPr>
          <w:rFonts w:ascii="TH Sarabun New" w:hAnsi="TH Sarabun New" w:cs="TH Sarabun New"/>
          <w:sz w:val="32"/>
          <w:szCs w:val="32"/>
        </w:rPr>
        <w:t>Synonym Token Filt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หว่างการสืบค้น</w:t>
      </w:r>
    </w:p>
    <w:p w14:paraId="5E87EA5F" w14:textId="57E5DBC7" w:rsidR="00140A7A" w:rsidRDefault="004820E6" w:rsidP="006A0972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lastRenderedPageBreak/>
        <w:drawing>
          <wp:inline distT="0" distB="0" distL="0" distR="0" wp14:anchorId="12ADD266" wp14:editId="2F027BF1">
            <wp:extent cx="3823854" cy="3435234"/>
            <wp:effectExtent l="0" t="0" r="5715" b="0"/>
            <wp:docPr id="459047104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9047104" name="Picture 1" descr="A screen shot of a computer program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843701" cy="34530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4D4A3B" w14:textId="7EBB3ED0" w:rsidR="004820E6" w:rsidRDefault="004820E6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/>
          <w:sz w:val="32"/>
          <w:szCs w:val="32"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22A239BF" w14:textId="1E44C074" w:rsidR="00C53E9F" w:rsidRDefault="00C53E9F" w:rsidP="00C53E9F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9308B9">
        <w:rPr>
          <w:rFonts w:ascii="TH Sarabun New" w:hAnsi="TH Sarabun New" w:cs="TH Sarabun New" w:hint="cs"/>
          <w:sz w:val="32"/>
          <w:szCs w:val="32"/>
          <w:cs/>
          <w:lang w:bidi="th-TH"/>
        </w:rPr>
        <w:t>การกำหนดการตั้งค่าเพื่อการวิเคราะห์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 (anal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>ysis)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โดยมี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 2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องค์ประกอบหลักคือ 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filter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และ 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analyzer </w:t>
      </w:r>
    </w:p>
    <w:p w14:paraId="6D337FE1" w14:textId="0715A05F" w:rsid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ป็นกระบวนการปรับแต่ง </w:t>
      </w:r>
      <w:r>
        <w:rPr>
          <w:rFonts w:ascii="TH Sarabun New" w:hAnsi="TH Sarabun New" w:cs="TH Sarabun New"/>
          <w:sz w:val="32"/>
          <w:szCs w:val="32"/>
        </w:rPr>
        <w:t xml:space="preserve">Token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ที่ได้รับจาก </w:t>
      </w:r>
      <w:r>
        <w:rPr>
          <w:rFonts w:ascii="TH Sarabun New" w:hAnsi="TH Sarabun New" w:cs="TH Sarabun New"/>
          <w:sz w:val="32"/>
          <w:szCs w:val="32"/>
        </w:rPr>
        <w:t xml:space="preserve">Tokenizer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พื่อการค้นหาที่เหมาะสมขึ้นซึ่งจากรูปจะประกอบไปด้วย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english_synonym_filt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ไว้สำหรับใช้เพื่อแปลงคำพ้องความหมายโดยใช้ที่นี้จะเป็นคำที่พ้องความหมายทั้งภาษาไทยและภาษาอังกฤษเช่น </w:t>
      </w:r>
      <w:r>
        <w:rPr>
          <w:rFonts w:ascii="TH Sarabun New" w:hAnsi="TH Sarabun New" w:cs="TH Sarabun New"/>
          <w:sz w:val="32"/>
          <w:szCs w:val="32"/>
          <w:cs/>
        </w:rPr>
        <w:br/>
      </w:r>
      <w:r w:rsidRPr="007413CF">
        <w:rPr>
          <w:rFonts w:ascii="TH Sarabun New" w:hAnsi="TH Sarabun New" w:cs="TH Sarabun New" w:hint="eastAsia"/>
          <w:sz w:val="32"/>
          <w:szCs w:val="32"/>
        </w:rPr>
        <w:t>Anthracite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40A7A">
        <w:rPr>
          <w:rFonts w:ascii="Arial" w:hAnsi="Arial" w:cs="Arial"/>
          <w:sz w:val="32"/>
          <w:szCs w:val="32"/>
        </w:rPr>
        <w:t>↔</w:t>
      </w:r>
      <w:r>
        <w:rPr>
          <w:rFonts w:ascii="Arial" w:hAnsi="Arial" w:cs="Angsana New" w:hint="cs"/>
          <w:sz w:val="32"/>
          <w:szCs w:val="32"/>
          <w:cs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</w:rPr>
        <w:t>แอนทราไซต์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40A7A">
        <w:rPr>
          <w:rFonts w:ascii="Arial" w:hAnsi="Arial" w:cs="Arial"/>
          <w:sz w:val="32"/>
          <w:szCs w:val="32"/>
        </w:rPr>
        <w:t>↔</w:t>
      </w:r>
      <w:r w:rsidRPr="007413CF">
        <w:rPr>
          <w:rFonts w:ascii="TH Sarabun New" w:hAnsi="TH Sarabun New" w:cs="TH Sarabun New" w:hint="eastAsia"/>
          <w:sz w:val="32"/>
          <w:szCs w:val="32"/>
        </w:rPr>
        <w:t xml:space="preserve"> </w:t>
      </w:r>
      <w:proofErr w:type="gramStart"/>
      <w:r w:rsidRPr="007413CF">
        <w:rPr>
          <w:rFonts w:ascii="TH Sarabun New" w:hAnsi="TH Sarabun New" w:cs="TH Sarabun New" w:hint="eastAsia"/>
          <w:sz w:val="32"/>
          <w:szCs w:val="32"/>
          <w:cs/>
        </w:rPr>
        <w:t>ถ่านหินแข็ง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>
        <w:rPr>
          <w:rFonts w:ascii="TH Sarabun New" w:hAnsi="TH Sarabun New" w:cs="TH Sarabun New"/>
          <w:sz w:val="32"/>
          <w:szCs w:val="32"/>
        </w:rPr>
        <w:t>,</w:t>
      </w:r>
      <w:proofErr w:type="gramEnd"/>
      <w:r>
        <w:rPr>
          <w:rFonts w:ascii="TH Sarabun New" w:hAnsi="TH Sarabun New" w:cs="TH Sarabun New"/>
          <w:sz w:val="32"/>
          <w:szCs w:val="32"/>
        </w:rPr>
        <w:t xml:space="preserve">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edge_ngram_filter</w:t>
      </w:r>
      <w:proofErr w:type="spellEnd"/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>ใช้สำหรับการแสดงหรือแนะนำคำไปมีความเป็นไปได้ต่อการค้นหานั้นๆ</w:t>
      </w:r>
    </w:p>
    <w:p w14:paraId="5AACED4A" w14:textId="58724FE9" w:rsidR="00DC0F62" w:rsidRP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Analyz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คือ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ชุดการประมวลผลข้อความที่ประกอบด้วย </w:t>
      </w:r>
      <w:r w:rsidRPr="00DC0F62">
        <w:rPr>
          <w:rFonts w:ascii="TH Sarabun New" w:hAnsi="TH Sarabun New" w:cs="TH Sarabun New"/>
          <w:sz w:val="32"/>
          <w:szCs w:val="32"/>
        </w:rPr>
        <w:t xml:space="preserve">Tokenizer 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และ </w:t>
      </w: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เช่น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synonym_analyz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สำหรับ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>วิเคราะห์ข้อความภาษาไทยและคำพ้องความหมาย</w:t>
      </w:r>
    </w:p>
    <w:p w14:paraId="7BF1DAB4" w14:textId="1285C069" w:rsidR="00C53E9F" w:rsidRDefault="00C53E9F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lastRenderedPageBreak/>
        <w:drawing>
          <wp:inline distT="0" distB="0" distL="0" distR="0" wp14:anchorId="30333DA2" wp14:editId="0D5B8524">
            <wp:extent cx="3893127" cy="3532127"/>
            <wp:effectExtent l="0" t="0" r="0" b="0"/>
            <wp:docPr id="1133299486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3299486" name="Picture 1" descr="A screen shot of a computer program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904166" cy="35421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7F277B" w14:textId="1C9EE899" w:rsidR="00C53E9F" w:rsidRDefault="00C53E9F" w:rsidP="00C53E9F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/>
          <w:sz w:val="32"/>
          <w:szCs w:val="32"/>
          <w:lang w:bidi="th-TH"/>
        </w:rPr>
        <w:t>3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3B6E7B5B" w14:textId="28249EFE" w:rsidR="00C53E9F" w:rsidRDefault="007F7E09" w:rsidP="0030617A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 xml:space="preserve">กำหนดโครงสร้างของเอกสารที่จัดเก็บใน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Index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ั้งชื่อคอลัมน์ว่าอะไรลักษณะข้อมูลเป็นอะไร และสิ่งที่สำหรับคือการใช้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nalyzer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หรือ</w:t>
      </w:r>
      <w:r w:rsidR="007959AE" w:rsidRPr="007959AE">
        <w:t xml:space="preserve">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search_analyzer</w:t>
      </w:r>
      <w:proofErr w:type="spellEnd"/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ทำการประกาศให้ก่อนหน้าว่าจะให้มีลักษณะการค้นหาแบบไหน เช่น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อลัมน์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>“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”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ะมีการใช้ทั้ง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utocomplete_index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ซึ่งจะ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ตอนค้นหา และใช้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thai_synonym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เพื่อรองรับคำพ้องความหมาย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ในเวลาเดียวกัน</w:t>
      </w:r>
    </w:p>
    <w:p w14:paraId="168B53BA" w14:textId="77777777" w:rsidR="0030617A" w:rsidRDefault="00D848CC" w:rsidP="0030617A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Backend</w:t>
      </w:r>
    </w:p>
    <w:p w14:paraId="218412B8" w14:textId="13F0F2CB" w:rsidR="00D848CC" w:rsidRDefault="00140A7A" w:rsidP="0030617A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Backend </w:t>
      </w:r>
      <w:r w:rsidRPr="00140A7A">
        <w:rPr>
          <w:rFonts w:ascii="TH Sarabun New" w:hAnsi="TH Sarabun New" w:cs="TH Sarabun New"/>
          <w:sz w:val="32"/>
          <w:szCs w:val="32"/>
          <w:cs/>
        </w:rPr>
        <w:t>จะถูกพัฒนาด้วย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proofErr w:type="spellStart"/>
      <w:r w:rsidRPr="00140A7A">
        <w:rPr>
          <w:rFonts w:ascii="TH Sarabun New" w:hAnsi="TH Sarabun New" w:cs="TH Sarabun New"/>
          <w:sz w:val="32"/>
          <w:szCs w:val="32"/>
          <w:lang w:bidi="th-TH"/>
        </w:rPr>
        <w:t>FastAPI</w:t>
      </w:r>
      <w:proofErr w:type="spellEnd"/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เป็นตัวกลางเชื่อมระหว่าง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>Elasticsearch</w:t>
      </w:r>
      <w:r w:rsid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เพื่อทำหน้าที่รับคำค้นจากผู้ใช้ (ภาษาไทยหรืออังกฤษ) ผ่าน </w:t>
      </w:r>
      <w:r w:rsidRPr="00140A7A">
        <w:rPr>
          <w:rFonts w:ascii="TH Sarabun New" w:hAnsi="TH Sarabun New" w:cs="TH Sarabun New"/>
          <w:sz w:val="32"/>
          <w:szCs w:val="32"/>
        </w:rPr>
        <w:t>API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ส่งคำค้น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140A7A">
        <w:rPr>
          <w:rFonts w:ascii="TH Sarabun New" w:hAnsi="TH Sarabun New" w:cs="TH Sarabun New"/>
          <w:sz w:val="32"/>
          <w:szCs w:val="32"/>
          <w:cs/>
        </w:rPr>
        <w:t>และรับผลลัพธ์กลับมา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>จากนั้น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ประมวลผลผลลัพธ์และจัดเรียงตามความเกี่ยวข้องก่อนส่ง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Frontend</w:t>
      </w:r>
    </w:p>
    <w:p w14:paraId="1579D259" w14:textId="3DA4909D" w:rsidR="000E6821" w:rsidRPr="000E6821" w:rsidRDefault="000E6821" w:rsidP="000E6821">
      <w:pPr>
        <w:spacing w:after="120"/>
        <w:ind w:left="36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0E6821">
        <w:rPr>
          <w:rFonts w:ascii="TH Sarabun New" w:hAnsi="TH Sarabun New" w:cs="TH Sarabun New"/>
          <w:b/>
          <w:bCs/>
          <w:sz w:val="32"/>
          <w:szCs w:val="32"/>
        </w:rPr>
        <w:t>4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2</w:t>
      </w:r>
      <w:r w:rsidRPr="000E6821">
        <w:rPr>
          <w:rFonts w:ascii="TH Sarabun New" w:hAnsi="TH Sarabun New" w:cs="TH Sarabun New"/>
          <w:b/>
          <w:bCs/>
          <w:sz w:val="32"/>
          <w:szCs w:val="32"/>
          <w:lang w:bidi="th-TH"/>
        </w:rPr>
        <w:t>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1</w:t>
      </w:r>
      <w:r w:rsidRPr="000E6821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0E6821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ผลคำค้น (</w:t>
      </w:r>
      <w:r w:rsidRPr="000E6821">
        <w:rPr>
          <w:rFonts w:ascii="TH Sarabun New" w:hAnsi="TH Sarabun New" w:cs="TH Sarabun New"/>
          <w:b/>
          <w:bCs/>
          <w:sz w:val="32"/>
          <w:szCs w:val="32"/>
        </w:rPr>
        <w:t>User Query Processing)</w:t>
      </w:r>
      <w:r w:rsidRPr="000E6821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 </w:t>
      </w:r>
    </w:p>
    <w:p w14:paraId="243FCD1F" w14:textId="4E8F7C60" w:rsidR="000E6821" w:rsidRDefault="000E6821" w:rsidP="000E6821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 w:rsidRPr="000E6821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การสืบค้นข้อมูลผ่าน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โดยใช้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จาก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>Backend</w:t>
      </w:r>
      <w:r w:rsidRPr="000E6821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E6821">
        <w:rPr>
          <w:rFonts w:ascii="TH Sarabun New" w:hAnsi="TH Sarabun New" w:cs="TH Sarabun New"/>
          <w:sz w:val="32"/>
          <w:szCs w:val="32"/>
          <w:cs/>
        </w:rPr>
        <w:t>เพื่อให้คำค้นภาษาไทยและอังกฤษสามารถดึงข้อมูลที่เกี่ยวข้องได้อย่างแม่นยำ</w:t>
      </w:r>
      <w:r w:rsidRPr="000E6821">
        <w:rPr>
          <w:rFonts w:ascii="TH Sarabun New" w:hAnsi="TH Sarabun New" w:cs="TH Sarabun New" w:hint="cs"/>
          <w:sz w:val="32"/>
          <w:szCs w:val="32"/>
          <w:cs/>
          <w:lang w:bidi="th-TH"/>
        </w:rPr>
        <w:t>และ</w:t>
      </w:r>
      <w:r w:rsidRPr="000E6821">
        <w:rPr>
          <w:rFonts w:ascii="TH Sarabun New" w:hAnsi="TH Sarabun New" w:cs="TH Sarabun New"/>
          <w:sz w:val="32"/>
          <w:szCs w:val="32"/>
          <w:cs/>
        </w:rPr>
        <w:t>แสดงผลลัพธ์ที่ตรงกับความต้องการของผู้ใช้</w:t>
      </w:r>
    </w:p>
    <w:p w14:paraId="24127FB0" w14:textId="7CD9DE9E" w:rsidR="00D26B31" w:rsidRDefault="00D26B31" w:rsidP="000E6821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</w:rPr>
      </w:pPr>
    </w:p>
    <w:p w14:paraId="68E0E64C" w14:textId="77777777" w:rsidR="00D26B31" w:rsidRDefault="00D26B31" w:rsidP="000E6821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</w:rPr>
      </w:pPr>
    </w:p>
    <w:p w14:paraId="0AE38F5B" w14:textId="77777777" w:rsidR="00D26B31" w:rsidRPr="000E6821" w:rsidRDefault="00D26B31" w:rsidP="000E6821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2B3C3C2" w14:textId="5F259AB0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lastRenderedPageBreak/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3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Frontend</w:t>
      </w:r>
    </w:p>
    <w:p w14:paraId="46502B3F" w14:textId="6B2D2A2E" w:rsidR="00DA720D" w:rsidRPr="00A71DD3" w:rsidRDefault="00A71DD3" w:rsidP="005D06E0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A71DD3">
        <w:rPr>
          <w:rFonts w:ascii="TH Sarabun New" w:hAnsi="TH Sarabun New" w:cs="TH Sarabun New"/>
          <w:sz w:val="32"/>
          <w:szCs w:val="32"/>
          <w:cs/>
        </w:rPr>
        <w:t>จะถูกพัฒนาด้วย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 React.js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ผู้ใช้สามารถสืบค้นข้อมูลได้สะดวก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A71DD3">
        <w:rPr>
          <w:rFonts w:ascii="TH Sarabun New" w:hAnsi="TH Sarabun New" w:cs="TH Sarabun New"/>
          <w:sz w:val="32"/>
          <w:szCs w:val="32"/>
          <w:cs/>
        </w:rPr>
        <w:t>สร้างช่องกรอกคำค้น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Search Box) </w:t>
      </w:r>
      <w:r w:rsidRPr="00A71DD3">
        <w:rPr>
          <w:rFonts w:ascii="TH Sarabun New" w:hAnsi="TH Sarabun New" w:cs="TH Sarabun New"/>
          <w:sz w:val="32"/>
          <w:szCs w:val="32"/>
          <w:cs/>
        </w:rPr>
        <w:t>ที่รองรับภาษาไทยและอังกฤษ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การค้นหาในรูปแบบที่เข้าใจง่าย เช่น ตาราง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รองรับการกรองข้อมูล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ilter) </w:t>
      </w:r>
      <w:r w:rsidRPr="00A71DD3">
        <w:rPr>
          <w:rFonts w:ascii="TH Sarabun New" w:hAnsi="TH Sarabun New" w:cs="TH Sarabun New"/>
          <w:sz w:val="32"/>
          <w:szCs w:val="32"/>
          <w:cs/>
        </w:rPr>
        <w:t>ตามหมวดหมู่ เช่น ปี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A71DD3">
        <w:rPr>
          <w:rFonts w:ascii="TH Sarabun New" w:hAnsi="TH Sarabun New" w:cs="TH Sarabun New"/>
          <w:sz w:val="32"/>
          <w:szCs w:val="32"/>
          <w:cs/>
        </w:rPr>
        <w:t>ประเภทสาร</w:t>
      </w:r>
    </w:p>
    <w:p w14:paraId="60DB7985" w14:textId="77777777" w:rsidR="008F6FD9" w:rsidRPr="00E85A31" w:rsidRDefault="00FE587A" w:rsidP="001E2E00">
      <w:pPr>
        <w:pStyle w:val="Pro"/>
        <w:numPr>
          <w:ilvl w:val="0"/>
          <w:numId w:val="15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วัตถุประสงค์</w:t>
      </w:r>
    </w:p>
    <w:p w14:paraId="599C4D01" w14:textId="517C3F78" w:rsidR="004667FD" w:rsidRPr="004667FD" w:rsidRDefault="004667FD" w:rsidP="00D23CAE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5.1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เพื่อพัฒนาระบบสืบค้นข้อมูลค่าการปล่อยก๊าซเรือนกระจกที่รองรับการค้นหาได้ทั้งภาษาไทยและภาษาอังกฤษ (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>Cross-lingual)</w:t>
      </w:r>
    </w:p>
    <w:p w14:paraId="5ED1BC41" w14:textId="021FD199" w:rsidR="008F6FD9" w:rsidRPr="00E85A31" w:rsidRDefault="004667FD" w:rsidP="00A332A2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>5.</w:t>
      </w:r>
      <w:r w:rsidR="00D23CAE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2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เพื่ออำนวยความสะดวกสามารถเข้าถึงเอกสาร/ข้อมูล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ที่มีอยู่ได้อย่างรวดเร็ว</w:t>
      </w:r>
    </w:p>
    <w:p w14:paraId="2C716AF3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อบเขตการดำเนินงาน</w:t>
      </w:r>
    </w:p>
    <w:p w14:paraId="62289856" w14:textId="1660852A" w:rsidR="00AA1F97" w:rsidRPr="00F76C38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ใ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ช้ข้อมูล ค่าการปล่อยก๊าซเรือนกระจก (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Emission Factors)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ที่เผยแพร่โดย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 (องค์การมหาชน)</w:t>
      </w:r>
    </w:p>
    <w:p w14:paraId="513876EB" w14:textId="273FBF2E" w:rsidR="00F76C38" w:rsidRPr="00DB0ED6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ออกแบบให้สืบค้นได้ทั้งภาษาไทยและอังกฤษด้วย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Synonym-based Approach</w:t>
      </w:r>
    </w:p>
    <w:p w14:paraId="624BB86F" w14:textId="424D8554" w:rsidR="00DB0ED6" w:rsidRPr="00510023" w:rsidRDefault="00DB0ED6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ระบบสืบค้นที่ยืดหยุ่นสามารถอัปเดตข้อมูลได้อัตโนอัติเมื่อ</w:t>
      </w:r>
      <w:r w:rsidR="001054D6"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</w:t>
      </w: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มีการเปลี่ยนแปลง</w:t>
      </w:r>
      <w:r w:rsidR="001054D6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ข้อมูล</w:t>
      </w:r>
    </w:p>
    <w:p w14:paraId="5E3FD4E0" w14:textId="6C60CE3F" w:rsidR="00510023" w:rsidRPr="00510023" w:rsidRDefault="00510023" w:rsidP="0051002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ประเมินระบบด้วยตัวชี้วัดมาตรฐาน (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Precision, Recall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) และตรวจสอบความเหมาะสมในการใช้งานจริงสำหรับผู้ใช้ที่มีพื้นฐานต่างกัน</w:t>
      </w:r>
    </w:p>
    <w:p w14:paraId="7E19C078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ั้นตอนการดำเนินงาน</w:t>
      </w:r>
    </w:p>
    <w:p w14:paraId="50A3F584" w14:textId="39C12941" w:rsidR="008F6FD9" w:rsidRPr="00A332A2" w:rsidRDefault="00FE587A" w:rsidP="00A332A2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ศึกษาค้นคว้าทฤษฎีและงานวิจัยที่เกี่ยวข้อง</w:t>
      </w:r>
    </w:p>
    <w:p w14:paraId="3D0EA138" w14:textId="07D1B616" w:rsidR="008F6FD9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ดเตรียม</w:t>
      </w:r>
      <w:r w:rsidR="004E4E2B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ข้อมูล</w:t>
      </w:r>
    </w:p>
    <w:p w14:paraId="1689410E" w14:textId="028A3662" w:rsidR="00D23AB4" w:rsidRPr="009D1184" w:rsidRDefault="009D1184" w:rsidP="009733F1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ร้างและ</w:t>
      </w:r>
      <w:r w:rsidR="00D23AB4" w:rsidRPr="009D1184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ปรับ</w:t>
      </w: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ต่งประสิทธิภาพ</w:t>
      </w:r>
      <w:r w:rsidR="00A332A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</w:t>
      </w:r>
    </w:p>
    <w:p w14:paraId="62B36D4E" w14:textId="009341BC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ดสอบและประเมินผล</w:t>
      </w:r>
    </w:p>
    <w:p w14:paraId="187538C2" w14:textId="769FA1AE" w:rsidR="008F6FD9" w:rsidRPr="00E85A31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วิเคราะห์ </w:t>
      </w:r>
      <w:r w:rsidR="00FE587A"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รุปผลการดำเนินงาน</w:t>
      </w:r>
    </w:p>
    <w:p w14:paraId="640F21C6" w14:textId="3997D4DE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เรียบเรียงและจัดทำบทความวิ</w:t>
      </w:r>
      <w:r w:rsid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ย</w:t>
      </w:r>
    </w:p>
    <w:p w14:paraId="1DBB74C7" w14:textId="3D538A1A" w:rsidR="004857C8" w:rsidRPr="00B2484E" w:rsidRDefault="00FE587A" w:rsidP="00B2484E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จัดทำวิทยานิพนธ์</w:t>
      </w:r>
    </w:p>
    <w:p w14:paraId="622F6BB5" w14:textId="77777777" w:rsidR="008F6FD9" w:rsidRPr="00E85A31" w:rsidRDefault="00FE587A" w:rsidP="009D1184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ประโยชน์ที่คาดว่าจะได้รับ</w:t>
      </w:r>
    </w:p>
    <w:p w14:paraId="389AD7B2" w14:textId="576725EA" w:rsidR="0025625A" w:rsidRPr="0025625A" w:rsidRDefault="0025625A" w:rsidP="0025625A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ระบบสืบค้น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Cross-lingual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ี่ใช้งานจริ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ช่วยให้ผู้ใช้สามารถค้นหาเอกสาร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ได้สะดวก โดยไม่ถูกจำกัดด้วยภาษา</w:t>
      </w:r>
    </w:p>
    <w:p w14:paraId="5591341F" w14:textId="0D86AECA" w:rsidR="008F6FD9" w:rsidRDefault="0025625A" w:rsidP="00D23CAE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ส่งเสริมให้นักวิจัย นักศึกษา หน่วยงานภาครัฐและเอกชน </w:t>
      </w:r>
      <w:r w:rsidR="00DA720D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ให้สามารถสืบค้นข้อมูลได้สะดวกขึ้นทั้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ภาษาไทยและภาษาอังกฤษ</w:t>
      </w:r>
    </w:p>
    <w:p w14:paraId="4FF92486" w14:textId="77777777" w:rsidR="0048485D" w:rsidRPr="00D23CAE" w:rsidRDefault="0048485D" w:rsidP="00204CEE">
      <w:pPr>
        <w:pStyle w:val="Pro"/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</w:p>
    <w:p w14:paraId="27FF01D5" w14:textId="0EEC8702" w:rsidR="00BA0EB8" w:rsidRPr="00660E8A" w:rsidRDefault="00FE587A" w:rsidP="004E4E2B">
      <w:pPr>
        <w:pStyle w:val="Pro"/>
        <w:numPr>
          <w:ilvl w:val="0"/>
          <w:numId w:val="3"/>
        </w:numPr>
        <w:spacing w:before="240" w:after="120"/>
        <w:jc w:val="thaiDistribute"/>
        <w:rPr>
          <w:rStyle w:val="Hyperlink0"/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รายการอ้างอิง</w:t>
      </w:r>
    </w:p>
    <w:p w14:paraId="562B533C" w14:textId="77777777" w:rsidR="00520FD3" w:rsidRPr="00520FD3" w:rsidRDefault="00BA0EB8" w:rsidP="00520FD3">
      <w:pPr>
        <w:pStyle w:val="EndNoteBibliography"/>
        <w:ind w:left="720" w:hanging="720"/>
      </w:pPr>
      <w:r>
        <w:rPr>
          <w:rStyle w:val="Hyperlink0"/>
          <w:rFonts w:ascii="TH Sarabun New" w:hAnsi="TH Sarabun New"/>
          <w:sz w:val="30"/>
          <w:szCs w:val="30"/>
        </w:rPr>
        <w:fldChar w:fldCharType="begin"/>
      </w:r>
      <w:r>
        <w:rPr>
          <w:rStyle w:val="Hyperlink0"/>
          <w:rFonts w:ascii="TH Sarabun New" w:hAnsi="TH Sarabun New"/>
          <w:sz w:val="30"/>
          <w:szCs w:val="30"/>
        </w:rPr>
        <w:instrText xml:space="preserve"> ADDIN EN.REFLIST </w:instrText>
      </w:r>
      <w:r>
        <w:rPr>
          <w:rStyle w:val="Hyperlink0"/>
          <w:rFonts w:ascii="TH Sarabun New" w:hAnsi="TH Sarabun New"/>
          <w:sz w:val="30"/>
          <w:szCs w:val="30"/>
        </w:rPr>
        <w:fldChar w:fldCharType="separate"/>
      </w:r>
      <w:r w:rsidR="00520FD3" w:rsidRPr="00520FD3">
        <w:t>[1]</w:t>
      </w:r>
      <w:r w:rsidR="00520FD3" w:rsidRPr="00520FD3">
        <w:tab/>
        <w:t xml:space="preserve">G.-A. Levow, D. W. Oard, and P. Resnik, "Dictionary-based techniques for cross-language information retrieval," </w:t>
      </w:r>
      <w:r w:rsidR="00520FD3" w:rsidRPr="00520FD3">
        <w:rPr>
          <w:i/>
        </w:rPr>
        <w:t xml:space="preserve">Information processing &amp; management, </w:t>
      </w:r>
      <w:r w:rsidR="00520FD3" w:rsidRPr="00520FD3">
        <w:t>vol. 41, no. 3, pp. 523-547, 2005.</w:t>
      </w:r>
    </w:p>
    <w:p w14:paraId="63FB006A" w14:textId="77777777" w:rsidR="00520FD3" w:rsidRPr="00520FD3" w:rsidRDefault="00520FD3" w:rsidP="00520FD3">
      <w:pPr>
        <w:pStyle w:val="EndNoteBibliography"/>
        <w:ind w:left="720" w:hanging="720"/>
      </w:pPr>
      <w:r w:rsidRPr="00520FD3">
        <w:t>[2]</w:t>
      </w:r>
      <w:r w:rsidRPr="00520FD3">
        <w:tab/>
        <w:t xml:space="preserve">S. Sun, C. Luo, and J. Chen, "A review of natural language processing techniques for opinion mining systems," </w:t>
      </w:r>
      <w:r w:rsidRPr="00520FD3">
        <w:rPr>
          <w:i/>
        </w:rPr>
        <w:t xml:space="preserve">Information fusion, </w:t>
      </w:r>
      <w:r w:rsidRPr="00520FD3">
        <w:t>vol. 36, pp. 10-25, 2017.</w:t>
      </w:r>
    </w:p>
    <w:p w14:paraId="08294CA3" w14:textId="77777777" w:rsidR="00520FD3" w:rsidRPr="00520FD3" w:rsidRDefault="00520FD3" w:rsidP="00520FD3">
      <w:pPr>
        <w:pStyle w:val="EndNoteBibliography"/>
        <w:ind w:left="720" w:hanging="720"/>
      </w:pPr>
      <w:r w:rsidRPr="00520FD3">
        <w:t>[3]</w:t>
      </w:r>
      <w:r w:rsidRPr="00520FD3">
        <w:tab/>
        <w:t xml:space="preserve">M. Konda, </w:t>
      </w:r>
      <w:r w:rsidRPr="00520FD3">
        <w:rPr>
          <w:i/>
        </w:rPr>
        <w:t>Elasticsearch in Action</w:t>
      </w:r>
      <w:r w:rsidRPr="00520FD3">
        <w:t>. Simon and Schuster, 2024.</w:t>
      </w:r>
    </w:p>
    <w:p w14:paraId="3F60D664" w14:textId="5467E44C" w:rsidR="00520FD3" w:rsidRPr="00520FD3" w:rsidRDefault="00520FD3" w:rsidP="00520FD3">
      <w:pPr>
        <w:pStyle w:val="EndNoteBibliography"/>
        <w:ind w:left="720" w:hanging="720"/>
      </w:pPr>
      <w:r w:rsidRPr="00520FD3">
        <w:t>[4]</w:t>
      </w:r>
      <w:r w:rsidRPr="00520FD3">
        <w:tab/>
        <w:t xml:space="preserve">S. Ramírez. "FastAPI Documentation." Tiangolo. </w:t>
      </w:r>
      <w:hyperlink r:id="rId13" w:history="1">
        <w:r w:rsidRPr="00520FD3">
          <w:rPr>
            <w:rStyle w:val="Hyperlink"/>
          </w:rPr>
          <w:t>https://fastapi.tiangolo.com/</w:t>
        </w:r>
      </w:hyperlink>
      <w:r w:rsidRPr="00520FD3">
        <w:t xml:space="preserve"> (accessed January 14, 2025, 2025).</w:t>
      </w:r>
    </w:p>
    <w:p w14:paraId="011C85BF" w14:textId="7215FF21" w:rsidR="00520FD3" w:rsidRPr="00520FD3" w:rsidRDefault="00520FD3" w:rsidP="00520FD3">
      <w:pPr>
        <w:pStyle w:val="EndNoteBibliography"/>
        <w:ind w:left="720" w:hanging="720"/>
      </w:pPr>
      <w:r w:rsidRPr="00520FD3">
        <w:t>[5]</w:t>
      </w:r>
      <w:r w:rsidRPr="00520FD3">
        <w:tab/>
        <w:t xml:space="preserve">I. Meta. "React: A JavaScript library for building user interfaces." Meta </w:t>
      </w:r>
      <w:hyperlink r:id="rId14" w:history="1">
        <w:r w:rsidRPr="00520FD3">
          <w:rPr>
            <w:rStyle w:val="Hyperlink"/>
          </w:rPr>
          <w:t>https://reactjs.org/</w:t>
        </w:r>
      </w:hyperlink>
      <w:r w:rsidRPr="00520FD3">
        <w:t xml:space="preserve"> (accessed January 14, 2025, 2025).</w:t>
      </w:r>
    </w:p>
    <w:p w14:paraId="672AD06A" w14:textId="77777777" w:rsidR="00520FD3" w:rsidRPr="00520FD3" w:rsidRDefault="00520FD3" w:rsidP="00520FD3">
      <w:pPr>
        <w:pStyle w:val="EndNoteBibliography"/>
        <w:ind w:left="720" w:hanging="720"/>
      </w:pPr>
      <w:r w:rsidRPr="00520FD3">
        <w:t>[6]</w:t>
      </w:r>
      <w:r w:rsidRPr="00520FD3">
        <w:tab/>
        <w:t xml:space="preserve">P. Nikesh, S. M. Idicula, and S. D. Peter, "English-Malayalam cross-lingual information retrieval—an experience," in </w:t>
      </w:r>
      <w:r w:rsidRPr="00520FD3">
        <w:rPr>
          <w:i/>
        </w:rPr>
        <w:t>2008 IEEE International Conference on Electro/Information Technology</w:t>
      </w:r>
      <w:r w:rsidRPr="00520FD3">
        <w:t xml:space="preserve">, 2008: IEEE, pp. 271-275. </w:t>
      </w:r>
    </w:p>
    <w:p w14:paraId="6495D227" w14:textId="77777777" w:rsidR="00520FD3" w:rsidRPr="00520FD3" w:rsidRDefault="00520FD3" w:rsidP="00520FD3">
      <w:pPr>
        <w:pStyle w:val="EndNoteBibliography"/>
        <w:ind w:left="720" w:hanging="720"/>
      </w:pPr>
      <w:r w:rsidRPr="00520FD3">
        <w:t>[7]</w:t>
      </w:r>
      <w:r w:rsidRPr="00520FD3">
        <w:tab/>
        <w:t xml:space="preserve">A. F. Abka, M. Pratama, and W. Jatmiko, "Cross-Lingual Summarization: English-Bahasa Indonesia," in </w:t>
      </w:r>
      <w:r w:rsidRPr="00520FD3">
        <w:rPr>
          <w:i/>
        </w:rPr>
        <w:t>2021 6th International Workshop on Big Data and Information Security (IWBIS)</w:t>
      </w:r>
      <w:r w:rsidRPr="00520FD3">
        <w:t xml:space="preserve">, 2021: IEEE, pp. 53-58. </w:t>
      </w:r>
    </w:p>
    <w:p w14:paraId="26925918" w14:textId="04CDC1F0" w:rsidR="008F6FD9" w:rsidRDefault="00BA0EB8" w:rsidP="004E4E2B">
      <w:pPr>
        <w:rPr>
          <w:rStyle w:val="Hyperlink0"/>
          <w:rFonts w:ascii="TH Sarabun New" w:hAnsi="TH Sarabun New"/>
          <w:sz w:val="30"/>
          <w:szCs w:val="30"/>
        </w:rPr>
      </w:pPr>
      <w:r>
        <w:rPr>
          <w:rStyle w:val="Hyperlink0"/>
          <w:rFonts w:ascii="TH Sarabun New" w:hAnsi="TH Sarabun New"/>
          <w:sz w:val="30"/>
          <w:szCs w:val="30"/>
        </w:rPr>
        <w:fldChar w:fldCharType="end"/>
      </w:r>
    </w:p>
    <w:sectPr w:rsidR="008F6FD9" w:rsidSect="00DF1446">
      <w:headerReference w:type="default" r:id="rId15"/>
      <w:pgSz w:w="11900" w:h="16840"/>
      <w:pgMar w:top="1440" w:right="1550" w:bottom="1440" w:left="1701" w:header="936" w:footer="1245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B35781D" w14:textId="77777777" w:rsidR="0006529B" w:rsidRDefault="0006529B">
      <w:r>
        <w:separator/>
      </w:r>
    </w:p>
  </w:endnote>
  <w:endnote w:type="continuationSeparator" w:id="0">
    <w:p w14:paraId="2D98A858" w14:textId="77777777" w:rsidR="0006529B" w:rsidRDefault="000652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7B5B3E1" w14:textId="77777777" w:rsidR="0006529B" w:rsidRDefault="0006529B">
      <w:r>
        <w:separator/>
      </w:r>
    </w:p>
  </w:footnote>
  <w:footnote w:type="continuationSeparator" w:id="0">
    <w:p w14:paraId="772477C0" w14:textId="77777777" w:rsidR="0006529B" w:rsidRDefault="0006529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B67E6DC" w14:textId="77777777" w:rsidR="00FE587A" w:rsidRDefault="00FE587A">
    <w:pPr>
      <w:pStyle w:val="Header"/>
      <w:jc w:val="right"/>
    </w:pPr>
    <w:r>
      <w:fldChar w:fldCharType="begin"/>
    </w:r>
    <w:r>
      <w:instrText xml:space="preserve"> PAGE </w:instrText>
    </w:r>
    <w:r>
      <w:fldChar w:fldCharType="separate"/>
    </w:r>
    <w:r w:rsidR="009A3AC9"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4B6C65"/>
    <w:multiLevelType w:val="multilevel"/>
    <w:tmpl w:val="63DA05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0EC052D"/>
    <w:multiLevelType w:val="multilevel"/>
    <w:tmpl w:val="709452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7C12CB0"/>
    <w:multiLevelType w:val="multilevel"/>
    <w:tmpl w:val="17F43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3D458E"/>
    <w:multiLevelType w:val="hybridMultilevel"/>
    <w:tmpl w:val="3FB443DC"/>
    <w:numStyleLink w:val="Bullets"/>
  </w:abstractNum>
  <w:abstractNum w:abstractNumId="4" w15:restartNumberingAfterBreak="0">
    <w:nsid w:val="09CE41F1"/>
    <w:multiLevelType w:val="multilevel"/>
    <w:tmpl w:val="D3C23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FE320B7"/>
    <w:multiLevelType w:val="multilevel"/>
    <w:tmpl w:val="65C4A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3455FC2"/>
    <w:multiLevelType w:val="multilevel"/>
    <w:tmpl w:val="E5D0ED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AB306DF"/>
    <w:multiLevelType w:val="hybridMultilevel"/>
    <w:tmpl w:val="74CC367E"/>
    <w:styleLink w:val="ImportedStyle4"/>
    <w:lvl w:ilvl="0" w:tplc="DC6A6326">
      <w:start w:val="1"/>
      <w:numFmt w:val="decimal"/>
      <w:lvlText w:val="%1."/>
      <w:lvlJc w:val="left"/>
      <w:pPr>
        <w:ind w:left="64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2DA201E6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F5439BE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B9637CE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52017D6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CB41120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B169E2E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64872C8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BBC298C4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8" w15:restartNumberingAfterBreak="0">
    <w:nsid w:val="1D353A96"/>
    <w:multiLevelType w:val="multilevel"/>
    <w:tmpl w:val="A3FC94A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69906A8"/>
    <w:multiLevelType w:val="multilevel"/>
    <w:tmpl w:val="2AAEB70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2A49690B"/>
    <w:multiLevelType w:val="multilevel"/>
    <w:tmpl w:val="1FBA96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EED78D5"/>
    <w:multiLevelType w:val="hybridMultilevel"/>
    <w:tmpl w:val="A67A243C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2F81216B"/>
    <w:multiLevelType w:val="multilevel"/>
    <w:tmpl w:val="7A3CF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2342B0C"/>
    <w:multiLevelType w:val="hybridMultilevel"/>
    <w:tmpl w:val="B5AE6422"/>
    <w:numStyleLink w:val="Bullets0"/>
  </w:abstractNum>
  <w:abstractNum w:abstractNumId="14" w15:restartNumberingAfterBreak="0">
    <w:nsid w:val="347244CB"/>
    <w:multiLevelType w:val="multilevel"/>
    <w:tmpl w:val="BAD2B6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3C280427"/>
    <w:multiLevelType w:val="multilevel"/>
    <w:tmpl w:val="D5B641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2685C4A"/>
    <w:multiLevelType w:val="hybridMultilevel"/>
    <w:tmpl w:val="B5AE6422"/>
    <w:styleLink w:val="Bullets0"/>
    <w:lvl w:ilvl="0" w:tplc="F89E8428">
      <w:start w:val="1"/>
      <w:numFmt w:val="bullet"/>
      <w:lvlText w:val="•"/>
      <w:lvlJc w:val="left"/>
      <w:pPr>
        <w:tabs>
          <w:tab w:val="num" w:pos="1224"/>
        </w:tabs>
        <w:ind w:left="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1C6AB4E">
      <w:start w:val="1"/>
      <w:numFmt w:val="bullet"/>
      <w:lvlText w:val="•"/>
      <w:lvlJc w:val="left"/>
      <w:pPr>
        <w:tabs>
          <w:tab w:val="num" w:pos="1824"/>
        </w:tabs>
        <w:ind w:left="1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DFE5C24">
      <w:start w:val="1"/>
      <w:numFmt w:val="bullet"/>
      <w:lvlText w:val="•"/>
      <w:lvlJc w:val="left"/>
      <w:pPr>
        <w:tabs>
          <w:tab w:val="num" w:pos="2424"/>
        </w:tabs>
        <w:ind w:left="1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C025E18">
      <w:start w:val="1"/>
      <w:numFmt w:val="bullet"/>
      <w:lvlText w:val="•"/>
      <w:lvlJc w:val="left"/>
      <w:pPr>
        <w:tabs>
          <w:tab w:val="num" w:pos="3024"/>
        </w:tabs>
        <w:ind w:left="2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4EA4749E">
      <w:start w:val="1"/>
      <w:numFmt w:val="bullet"/>
      <w:lvlText w:val="•"/>
      <w:lvlJc w:val="left"/>
      <w:pPr>
        <w:tabs>
          <w:tab w:val="num" w:pos="3624"/>
        </w:tabs>
        <w:ind w:left="29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BF80B86">
      <w:start w:val="1"/>
      <w:numFmt w:val="bullet"/>
      <w:lvlText w:val="•"/>
      <w:lvlJc w:val="left"/>
      <w:pPr>
        <w:tabs>
          <w:tab w:val="num" w:pos="4224"/>
        </w:tabs>
        <w:ind w:left="3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94480B4E">
      <w:start w:val="1"/>
      <w:numFmt w:val="bullet"/>
      <w:lvlText w:val="•"/>
      <w:lvlJc w:val="left"/>
      <w:pPr>
        <w:tabs>
          <w:tab w:val="num" w:pos="4824"/>
        </w:tabs>
        <w:ind w:left="4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F2BA4B6C">
      <w:start w:val="1"/>
      <w:numFmt w:val="bullet"/>
      <w:lvlText w:val="•"/>
      <w:lvlJc w:val="left"/>
      <w:pPr>
        <w:tabs>
          <w:tab w:val="num" w:pos="5424"/>
        </w:tabs>
        <w:ind w:left="4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F056AB64">
      <w:start w:val="1"/>
      <w:numFmt w:val="bullet"/>
      <w:lvlText w:val="•"/>
      <w:lvlJc w:val="left"/>
      <w:pPr>
        <w:tabs>
          <w:tab w:val="num" w:pos="6024"/>
        </w:tabs>
        <w:ind w:left="5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7" w15:restartNumberingAfterBreak="0">
    <w:nsid w:val="46AD1674"/>
    <w:multiLevelType w:val="multilevel"/>
    <w:tmpl w:val="97507848"/>
    <w:numStyleLink w:val="ImportedStyle1"/>
  </w:abstractNum>
  <w:abstractNum w:abstractNumId="18" w15:restartNumberingAfterBreak="0">
    <w:nsid w:val="46BD0FE3"/>
    <w:multiLevelType w:val="hybridMultilevel"/>
    <w:tmpl w:val="58E6D1E2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9" w15:restartNumberingAfterBreak="0">
    <w:nsid w:val="4874481E"/>
    <w:multiLevelType w:val="hybridMultilevel"/>
    <w:tmpl w:val="CE38D264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ECE04B9"/>
    <w:multiLevelType w:val="multilevel"/>
    <w:tmpl w:val="DFB25A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0A33D85"/>
    <w:multiLevelType w:val="multilevel"/>
    <w:tmpl w:val="A448F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1E340DC"/>
    <w:multiLevelType w:val="hybridMultilevel"/>
    <w:tmpl w:val="084809E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53E779BC"/>
    <w:multiLevelType w:val="hybridMultilevel"/>
    <w:tmpl w:val="C526C3EA"/>
    <w:lvl w:ilvl="0" w:tplc="04090001">
      <w:start w:val="1"/>
      <w:numFmt w:val="bullet"/>
      <w:lvlText w:val=""/>
      <w:lvlJc w:val="left"/>
      <w:pPr>
        <w:ind w:left="142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24" w15:restartNumberingAfterBreak="0">
    <w:nsid w:val="56886B46"/>
    <w:multiLevelType w:val="multilevel"/>
    <w:tmpl w:val="97507848"/>
    <w:styleLink w:val="ImportedStyle1"/>
    <w:lvl w:ilvl="0">
      <w:start w:val="1"/>
      <w:numFmt w:val="decimal"/>
      <w:lvlText w:val="%1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789" w:hanging="429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8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1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55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91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227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26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29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5" w15:restartNumberingAfterBreak="0">
    <w:nsid w:val="584058B8"/>
    <w:multiLevelType w:val="multilevel"/>
    <w:tmpl w:val="9CF4E8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5F5D35AB"/>
    <w:multiLevelType w:val="hybridMultilevel"/>
    <w:tmpl w:val="74CC367E"/>
    <w:numStyleLink w:val="ImportedStyle4"/>
  </w:abstractNum>
  <w:abstractNum w:abstractNumId="27" w15:restartNumberingAfterBreak="0">
    <w:nsid w:val="74900F67"/>
    <w:multiLevelType w:val="hybridMultilevel"/>
    <w:tmpl w:val="3FB443DC"/>
    <w:styleLink w:val="Bullets"/>
    <w:lvl w:ilvl="0" w:tplc="9B628E7C">
      <w:start w:val="1"/>
      <w:numFmt w:val="bullet"/>
      <w:lvlText w:val="•"/>
      <w:lvlJc w:val="left"/>
      <w:pPr>
        <w:ind w:left="2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D7A2F2CC">
      <w:start w:val="1"/>
      <w:numFmt w:val="bullet"/>
      <w:lvlText w:val="•"/>
      <w:lvlJc w:val="left"/>
      <w:pPr>
        <w:ind w:left="8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ED06920">
      <w:start w:val="1"/>
      <w:numFmt w:val="bullet"/>
      <w:lvlText w:val="•"/>
      <w:lvlJc w:val="left"/>
      <w:pPr>
        <w:ind w:left="1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A56CC58">
      <w:start w:val="1"/>
      <w:numFmt w:val="bullet"/>
      <w:lvlText w:val="•"/>
      <w:lvlJc w:val="left"/>
      <w:pPr>
        <w:ind w:left="2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4F8DA68">
      <w:start w:val="1"/>
      <w:numFmt w:val="bullet"/>
      <w:lvlText w:val="•"/>
      <w:lvlJc w:val="left"/>
      <w:pPr>
        <w:ind w:left="26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5ABEAE24">
      <w:start w:val="1"/>
      <w:numFmt w:val="bullet"/>
      <w:lvlText w:val="•"/>
      <w:lvlJc w:val="left"/>
      <w:pPr>
        <w:ind w:left="32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6DE62AA">
      <w:start w:val="1"/>
      <w:numFmt w:val="bullet"/>
      <w:lvlText w:val="•"/>
      <w:lvlJc w:val="left"/>
      <w:pPr>
        <w:ind w:left="38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1C06E66">
      <w:start w:val="1"/>
      <w:numFmt w:val="bullet"/>
      <w:lvlText w:val="•"/>
      <w:lvlJc w:val="left"/>
      <w:pPr>
        <w:ind w:left="4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6B09B82">
      <w:start w:val="1"/>
      <w:numFmt w:val="bullet"/>
      <w:lvlText w:val="•"/>
      <w:lvlJc w:val="left"/>
      <w:pPr>
        <w:ind w:left="5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8" w15:restartNumberingAfterBreak="0">
    <w:nsid w:val="75F1012A"/>
    <w:multiLevelType w:val="multilevel"/>
    <w:tmpl w:val="CF48B9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899285557">
    <w:abstractNumId w:val="24"/>
  </w:num>
  <w:num w:numId="2" w16cid:durableId="1318680808">
    <w:abstractNumId w:val="17"/>
  </w:num>
  <w:num w:numId="3" w16cid:durableId="1095249686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 w16cid:durableId="1769229374">
    <w:abstractNumId w:val="27"/>
  </w:num>
  <w:num w:numId="5" w16cid:durableId="1035304135">
    <w:abstractNumId w:val="3"/>
  </w:num>
  <w:num w:numId="6" w16cid:durableId="890118620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 w16cid:durableId="2129424283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  <w:lang w:bidi="th-TH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 w16cid:durableId="1826051394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 w16cid:durableId="561911448">
    <w:abstractNumId w:val="3"/>
    <w:lvlOverride w:ilvl="0">
      <w:lvl w:ilvl="0" w:tplc="152A448E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6B82C0B4">
        <w:start w:val="1"/>
        <w:numFmt w:val="bullet"/>
        <w:lvlText w:val="•"/>
        <w:lvlJc w:val="left"/>
        <w:pPr>
          <w:ind w:left="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40AC969E">
        <w:start w:val="1"/>
        <w:numFmt w:val="bullet"/>
        <w:lvlText w:val="•"/>
        <w:lvlJc w:val="left"/>
        <w:pPr>
          <w:ind w:left="1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B95A229A">
        <w:start w:val="1"/>
        <w:numFmt w:val="bullet"/>
        <w:lvlText w:val="•"/>
        <w:lvlJc w:val="left"/>
        <w:pPr>
          <w:ind w:left="2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D1E4AEF4">
        <w:start w:val="1"/>
        <w:numFmt w:val="bullet"/>
        <w:lvlText w:val="•"/>
        <w:lvlJc w:val="left"/>
        <w:pPr>
          <w:ind w:left="26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561830A6">
        <w:start w:val="1"/>
        <w:numFmt w:val="bullet"/>
        <w:lvlText w:val="•"/>
        <w:lvlJc w:val="left"/>
        <w:pPr>
          <w:ind w:left="32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978A3720">
        <w:start w:val="1"/>
        <w:numFmt w:val="bullet"/>
        <w:lvlText w:val="•"/>
        <w:lvlJc w:val="left"/>
        <w:pPr>
          <w:ind w:left="3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577CAECC">
        <w:start w:val="1"/>
        <w:numFmt w:val="bullet"/>
        <w:lvlText w:val="•"/>
        <w:lvlJc w:val="left"/>
        <w:pPr>
          <w:ind w:left="4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5B7E5F2E">
        <w:start w:val="1"/>
        <w:numFmt w:val="bullet"/>
        <w:lvlText w:val="•"/>
        <w:lvlJc w:val="left"/>
        <w:pPr>
          <w:ind w:left="5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 w16cid:durableId="1708023865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 w16cid:durableId="116412539">
    <w:abstractNumId w:val="3"/>
    <w:lvlOverride w:ilvl="0">
      <w:lvl w:ilvl="0" w:tplc="152A448E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6B82C0B4">
        <w:start w:val="1"/>
        <w:numFmt w:val="bullet"/>
        <w:lvlText w:val="•"/>
        <w:lvlJc w:val="left"/>
        <w:pPr>
          <w:ind w:left="789" w:hanging="189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40AC969E">
        <w:start w:val="1"/>
        <w:numFmt w:val="bullet"/>
        <w:lvlText w:val="•"/>
        <w:lvlJc w:val="left"/>
        <w:pPr>
          <w:ind w:left="1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B95A229A">
        <w:start w:val="1"/>
        <w:numFmt w:val="bullet"/>
        <w:lvlText w:val="•"/>
        <w:lvlJc w:val="left"/>
        <w:pPr>
          <w:ind w:left="1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D1E4AEF4">
        <w:start w:val="1"/>
        <w:numFmt w:val="bullet"/>
        <w:lvlText w:val="•"/>
        <w:lvlJc w:val="left"/>
        <w:pPr>
          <w:ind w:left="25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561830A6">
        <w:start w:val="1"/>
        <w:numFmt w:val="bullet"/>
        <w:lvlText w:val="•"/>
        <w:lvlJc w:val="left"/>
        <w:pPr>
          <w:ind w:left="31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978A3720">
        <w:start w:val="1"/>
        <w:numFmt w:val="bullet"/>
        <w:lvlText w:val="•"/>
        <w:lvlJc w:val="left"/>
        <w:pPr>
          <w:ind w:left="37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577CAECC">
        <w:start w:val="1"/>
        <w:numFmt w:val="bullet"/>
        <w:lvlText w:val="•"/>
        <w:lvlJc w:val="left"/>
        <w:pPr>
          <w:ind w:left="4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5B7E5F2E">
        <w:start w:val="1"/>
        <w:numFmt w:val="bullet"/>
        <w:lvlText w:val="•"/>
        <w:lvlJc w:val="left"/>
        <w:pPr>
          <w:ind w:left="4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2" w16cid:durableId="1086072910">
    <w:abstractNumId w:val="17"/>
    <w:lvlOverride w:ilvl="0">
      <w:startOverride w:val="4"/>
      <w:lvl w:ilvl="0">
        <w:start w:val="4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 w16cid:durableId="1789082948">
    <w:abstractNumId w:val="16"/>
  </w:num>
  <w:num w:numId="14" w16cid:durableId="1596014033">
    <w:abstractNumId w:val="13"/>
  </w:num>
  <w:num w:numId="15" w16cid:durableId="19359926">
    <w:abstractNumId w:val="17"/>
    <w:lvlOverride w:ilvl="0">
      <w:startOverride w:val="5"/>
      <w:lvl w:ilvl="0">
        <w:start w:val="5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6" w16cid:durableId="1308899037">
    <w:abstractNumId w:val="7"/>
  </w:num>
  <w:num w:numId="17" w16cid:durableId="2003701880">
    <w:abstractNumId w:val="26"/>
  </w:num>
  <w:num w:numId="18" w16cid:durableId="2083136931">
    <w:abstractNumId w:val="11"/>
  </w:num>
  <w:num w:numId="19" w16cid:durableId="1575583554">
    <w:abstractNumId w:val="18"/>
  </w:num>
  <w:num w:numId="20" w16cid:durableId="467013160">
    <w:abstractNumId w:val="23"/>
  </w:num>
  <w:num w:numId="21" w16cid:durableId="2101364639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 w16cid:durableId="658580785">
    <w:abstractNumId w:val="21"/>
  </w:num>
  <w:num w:numId="23" w16cid:durableId="1772506512">
    <w:abstractNumId w:val="25"/>
  </w:num>
  <w:num w:numId="24" w16cid:durableId="1864516651">
    <w:abstractNumId w:val="28"/>
  </w:num>
  <w:num w:numId="25" w16cid:durableId="719091068">
    <w:abstractNumId w:val="14"/>
  </w:num>
  <w:num w:numId="26" w16cid:durableId="189030296">
    <w:abstractNumId w:val="20"/>
  </w:num>
  <w:num w:numId="27" w16cid:durableId="1046104683">
    <w:abstractNumId w:val="8"/>
  </w:num>
  <w:num w:numId="28" w16cid:durableId="2127003444">
    <w:abstractNumId w:val="9"/>
  </w:num>
  <w:num w:numId="29" w16cid:durableId="967933513">
    <w:abstractNumId w:val="4"/>
  </w:num>
  <w:num w:numId="30" w16cid:durableId="16007748">
    <w:abstractNumId w:val="10"/>
  </w:num>
  <w:num w:numId="31" w16cid:durableId="233854686">
    <w:abstractNumId w:val="2"/>
  </w:num>
  <w:num w:numId="32" w16cid:durableId="1579553199">
    <w:abstractNumId w:val="5"/>
  </w:num>
  <w:num w:numId="33" w16cid:durableId="493106587">
    <w:abstractNumId w:val="0"/>
  </w:num>
  <w:num w:numId="34" w16cid:durableId="1234390514">
    <w:abstractNumId w:val="15"/>
  </w:num>
  <w:num w:numId="35" w16cid:durableId="230585884">
    <w:abstractNumId w:val="12"/>
  </w:num>
  <w:num w:numId="36" w16cid:durableId="1031345841">
    <w:abstractNumId w:val="1"/>
  </w:num>
  <w:num w:numId="37" w16cid:durableId="1260917438">
    <w:abstractNumId w:val="6"/>
  </w:num>
  <w:num w:numId="38" w16cid:durableId="1190993683">
    <w:abstractNumId w:val="19"/>
  </w:num>
  <w:num w:numId="39" w16cid:durableId="664479120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displayBackgroundShap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fpvras9cpzr5eesdx65vft3ezptw0edw5pt&quot;&gt;Res&lt;record-ids&gt;&lt;item&gt;6&lt;/item&gt;&lt;item&gt;7&lt;/item&gt;&lt;item&gt;8&lt;/item&gt;&lt;/record-ids&gt;&lt;/item&gt;&lt;/Libraries&gt;"/>
  </w:docVars>
  <w:rsids>
    <w:rsidRoot w:val="008F6FD9"/>
    <w:rsid w:val="00013210"/>
    <w:rsid w:val="000133DF"/>
    <w:rsid w:val="00023ACE"/>
    <w:rsid w:val="000278D4"/>
    <w:rsid w:val="00032699"/>
    <w:rsid w:val="000405A1"/>
    <w:rsid w:val="00040E2C"/>
    <w:rsid w:val="000566AF"/>
    <w:rsid w:val="0006030F"/>
    <w:rsid w:val="000617DD"/>
    <w:rsid w:val="0006529B"/>
    <w:rsid w:val="00065701"/>
    <w:rsid w:val="00066637"/>
    <w:rsid w:val="0006704F"/>
    <w:rsid w:val="00070CB7"/>
    <w:rsid w:val="000759FF"/>
    <w:rsid w:val="00083AE8"/>
    <w:rsid w:val="000930E9"/>
    <w:rsid w:val="0009429A"/>
    <w:rsid w:val="000A00BC"/>
    <w:rsid w:val="000A0D91"/>
    <w:rsid w:val="000A12F9"/>
    <w:rsid w:val="000B5016"/>
    <w:rsid w:val="000B615F"/>
    <w:rsid w:val="000C752D"/>
    <w:rsid w:val="000C7D49"/>
    <w:rsid w:val="000D0BB9"/>
    <w:rsid w:val="000D52F3"/>
    <w:rsid w:val="000E1F7A"/>
    <w:rsid w:val="000E2F89"/>
    <w:rsid w:val="000E6821"/>
    <w:rsid w:val="000F2A45"/>
    <w:rsid w:val="000F3A11"/>
    <w:rsid w:val="00105091"/>
    <w:rsid w:val="001054D6"/>
    <w:rsid w:val="00105B2F"/>
    <w:rsid w:val="001118B8"/>
    <w:rsid w:val="00114913"/>
    <w:rsid w:val="001161EB"/>
    <w:rsid w:val="0011714C"/>
    <w:rsid w:val="00127323"/>
    <w:rsid w:val="00127FD9"/>
    <w:rsid w:val="00134992"/>
    <w:rsid w:val="001360BD"/>
    <w:rsid w:val="0013696F"/>
    <w:rsid w:val="0013796F"/>
    <w:rsid w:val="00140A7A"/>
    <w:rsid w:val="001463E1"/>
    <w:rsid w:val="00146BD0"/>
    <w:rsid w:val="00153DB2"/>
    <w:rsid w:val="00162CE2"/>
    <w:rsid w:val="00164881"/>
    <w:rsid w:val="00165B17"/>
    <w:rsid w:val="00166B37"/>
    <w:rsid w:val="00166E06"/>
    <w:rsid w:val="001713CB"/>
    <w:rsid w:val="00171D13"/>
    <w:rsid w:val="00172C31"/>
    <w:rsid w:val="001767E8"/>
    <w:rsid w:val="001841B3"/>
    <w:rsid w:val="00185650"/>
    <w:rsid w:val="00194D82"/>
    <w:rsid w:val="00196D78"/>
    <w:rsid w:val="001A072C"/>
    <w:rsid w:val="001A13A8"/>
    <w:rsid w:val="001A4D92"/>
    <w:rsid w:val="001A6AF3"/>
    <w:rsid w:val="001A6D98"/>
    <w:rsid w:val="001B29B0"/>
    <w:rsid w:val="001B3381"/>
    <w:rsid w:val="001B3FFE"/>
    <w:rsid w:val="001B6521"/>
    <w:rsid w:val="001D0E1B"/>
    <w:rsid w:val="001D5EA8"/>
    <w:rsid w:val="001E0D1A"/>
    <w:rsid w:val="001E1987"/>
    <w:rsid w:val="001E1C42"/>
    <w:rsid w:val="001E2E00"/>
    <w:rsid w:val="001F384A"/>
    <w:rsid w:val="001F4386"/>
    <w:rsid w:val="00204CEE"/>
    <w:rsid w:val="00220B86"/>
    <w:rsid w:val="002211B7"/>
    <w:rsid w:val="00222569"/>
    <w:rsid w:val="00223C79"/>
    <w:rsid w:val="0022621C"/>
    <w:rsid w:val="002333BE"/>
    <w:rsid w:val="00235FE1"/>
    <w:rsid w:val="00237CC5"/>
    <w:rsid w:val="00244873"/>
    <w:rsid w:val="00246CB1"/>
    <w:rsid w:val="0025625A"/>
    <w:rsid w:val="00256AFA"/>
    <w:rsid w:val="002578DA"/>
    <w:rsid w:val="0026121B"/>
    <w:rsid w:val="00263890"/>
    <w:rsid w:val="0026415B"/>
    <w:rsid w:val="00280679"/>
    <w:rsid w:val="00281EA6"/>
    <w:rsid w:val="0028350F"/>
    <w:rsid w:val="00286AF2"/>
    <w:rsid w:val="00286BDB"/>
    <w:rsid w:val="00293BD2"/>
    <w:rsid w:val="00296A7E"/>
    <w:rsid w:val="0029732F"/>
    <w:rsid w:val="002A48A7"/>
    <w:rsid w:val="002A4A1B"/>
    <w:rsid w:val="002B0B6E"/>
    <w:rsid w:val="002B5E48"/>
    <w:rsid w:val="002B7A0D"/>
    <w:rsid w:val="002C19D6"/>
    <w:rsid w:val="002D712A"/>
    <w:rsid w:val="002E09AC"/>
    <w:rsid w:val="002E13C9"/>
    <w:rsid w:val="002E1806"/>
    <w:rsid w:val="002E3978"/>
    <w:rsid w:val="002E7A41"/>
    <w:rsid w:val="002F7BE4"/>
    <w:rsid w:val="003026DC"/>
    <w:rsid w:val="00303F8F"/>
    <w:rsid w:val="0030617A"/>
    <w:rsid w:val="003245D5"/>
    <w:rsid w:val="003260B6"/>
    <w:rsid w:val="00327701"/>
    <w:rsid w:val="00330362"/>
    <w:rsid w:val="0033346C"/>
    <w:rsid w:val="0033361B"/>
    <w:rsid w:val="003348F2"/>
    <w:rsid w:val="0033593C"/>
    <w:rsid w:val="00335EFA"/>
    <w:rsid w:val="00335F0A"/>
    <w:rsid w:val="00337330"/>
    <w:rsid w:val="00337523"/>
    <w:rsid w:val="00337D20"/>
    <w:rsid w:val="003428DA"/>
    <w:rsid w:val="00344741"/>
    <w:rsid w:val="00350E3A"/>
    <w:rsid w:val="00357D46"/>
    <w:rsid w:val="00360A0F"/>
    <w:rsid w:val="003620F5"/>
    <w:rsid w:val="00364F22"/>
    <w:rsid w:val="00380C03"/>
    <w:rsid w:val="00381DE6"/>
    <w:rsid w:val="00385ABC"/>
    <w:rsid w:val="003869FE"/>
    <w:rsid w:val="00390C9E"/>
    <w:rsid w:val="003932DD"/>
    <w:rsid w:val="00395BCC"/>
    <w:rsid w:val="00397D3F"/>
    <w:rsid w:val="003A707F"/>
    <w:rsid w:val="003B62AD"/>
    <w:rsid w:val="003B63D0"/>
    <w:rsid w:val="003C0AFF"/>
    <w:rsid w:val="003C2BC0"/>
    <w:rsid w:val="003E5397"/>
    <w:rsid w:val="003E548B"/>
    <w:rsid w:val="003E7F74"/>
    <w:rsid w:val="004002BB"/>
    <w:rsid w:val="00402904"/>
    <w:rsid w:val="00402ADF"/>
    <w:rsid w:val="00405CFA"/>
    <w:rsid w:val="004066D5"/>
    <w:rsid w:val="00407984"/>
    <w:rsid w:val="00407ACA"/>
    <w:rsid w:val="00411946"/>
    <w:rsid w:val="00412C52"/>
    <w:rsid w:val="004170ED"/>
    <w:rsid w:val="004172A7"/>
    <w:rsid w:val="0041762C"/>
    <w:rsid w:val="0042107E"/>
    <w:rsid w:val="0043713D"/>
    <w:rsid w:val="0044192F"/>
    <w:rsid w:val="0044285B"/>
    <w:rsid w:val="00446065"/>
    <w:rsid w:val="00450C97"/>
    <w:rsid w:val="004528EF"/>
    <w:rsid w:val="00452C76"/>
    <w:rsid w:val="00453DF8"/>
    <w:rsid w:val="00455F41"/>
    <w:rsid w:val="0045722B"/>
    <w:rsid w:val="004667FD"/>
    <w:rsid w:val="00475D4C"/>
    <w:rsid w:val="00477DD0"/>
    <w:rsid w:val="004814B5"/>
    <w:rsid w:val="004820E6"/>
    <w:rsid w:val="00483293"/>
    <w:rsid w:val="0048485D"/>
    <w:rsid w:val="004850AA"/>
    <w:rsid w:val="004857C8"/>
    <w:rsid w:val="004933CE"/>
    <w:rsid w:val="00494EE8"/>
    <w:rsid w:val="004A0742"/>
    <w:rsid w:val="004A1B7A"/>
    <w:rsid w:val="004A6ABE"/>
    <w:rsid w:val="004B5177"/>
    <w:rsid w:val="004B5E95"/>
    <w:rsid w:val="004B7B63"/>
    <w:rsid w:val="004C131C"/>
    <w:rsid w:val="004C2799"/>
    <w:rsid w:val="004C4287"/>
    <w:rsid w:val="004C4B2C"/>
    <w:rsid w:val="004C5FDD"/>
    <w:rsid w:val="004D0A9F"/>
    <w:rsid w:val="004D2C8D"/>
    <w:rsid w:val="004D49BE"/>
    <w:rsid w:val="004D6436"/>
    <w:rsid w:val="004E2089"/>
    <w:rsid w:val="004E43B7"/>
    <w:rsid w:val="004E4E2B"/>
    <w:rsid w:val="004E6BAB"/>
    <w:rsid w:val="004F5426"/>
    <w:rsid w:val="00501177"/>
    <w:rsid w:val="00510023"/>
    <w:rsid w:val="005127FD"/>
    <w:rsid w:val="00517FB8"/>
    <w:rsid w:val="0052091C"/>
    <w:rsid w:val="00520FD3"/>
    <w:rsid w:val="00530E86"/>
    <w:rsid w:val="00531F8B"/>
    <w:rsid w:val="005359A5"/>
    <w:rsid w:val="00540439"/>
    <w:rsid w:val="00541048"/>
    <w:rsid w:val="0054113F"/>
    <w:rsid w:val="00543D1F"/>
    <w:rsid w:val="0055181D"/>
    <w:rsid w:val="00562346"/>
    <w:rsid w:val="005720AC"/>
    <w:rsid w:val="0058054A"/>
    <w:rsid w:val="00584C28"/>
    <w:rsid w:val="00586117"/>
    <w:rsid w:val="00587427"/>
    <w:rsid w:val="00590269"/>
    <w:rsid w:val="00593604"/>
    <w:rsid w:val="005A313D"/>
    <w:rsid w:val="005A4E2A"/>
    <w:rsid w:val="005B2931"/>
    <w:rsid w:val="005C4A46"/>
    <w:rsid w:val="005D06E0"/>
    <w:rsid w:val="005D4C56"/>
    <w:rsid w:val="005D5103"/>
    <w:rsid w:val="005E49C7"/>
    <w:rsid w:val="005F7023"/>
    <w:rsid w:val="005F77C6"/>
    <w:rsid w:val="00613221"/>
    <w:rsid w:val="0061440B"/>
    <w:rsid w:val="00625137"/>
    <w:rsid w:val="0062624A"/>
    <w:rsid w:val="006327B3"/>
    <w:rsid w:val="006436E5"/>
    <w:rsid w:val="0064409E"/>
    <w:rsid w:val="006472A8"/>
    <w:rsid w:val="00647609"/>
    <w:rsid w:val="00650CFD"/>
    <w:rsid w:val="00656181"/>
    <w:rsid w:val="00660E8A"/>
    <w:rsid w:val="006612FA"/>
    <w:rsid w:val="00663DA4"/>
    <w:rsid w:val="0067285F"/>
    <w:rsid w:val="00677FDD"/>
    <w:rsid w:val="00680CD0"/>
    <w:rsid w:val="00681A7E"/>
    <w:rsid w:val="00687BBE"/>
    <w:rsid w:val="0069287A"/>
    <w:rsid w:val="00692F88"/>
    <w:rsid w:val="00695E32"/>
    <w:rsid w:val="00696D1A"/>
    <w:rsid w:val="006A0972"/>
    <w:rsid w:val="006A0DAB"/>
    <w:rsid w:val="006A25D1"/>
    <w:rsid w:val="006A3FAF"/>
    <w:rsid w:val="006B2BD6"/>
    <w:rsid w:val="006C0915"/>
    <w:rsid w:val="006D2F70"/>
    <w:rsid w:val="006D47B8"/>
    <w:rsid w:val="006D6143"/>
    <w:rsid w:val="006E00DF"/>
    <w:rsid w:val="006E46D2"/>
    <w:rsid w:val="006E61D0"/>
    <w:rsid w:val="006F3131"/>
    <w:rsid w:val="006F6841"/>
    <w:rsid w:val="00711D60"/>
    <w:rsid w:val="007166B0"/>
    <w:rsid w:val="0073106C"/>
    <w:rsid w:val="007413CF"/>
    <w:rsid w:val="0074683C"/>
    <w:rsid w:val="0075051E"/>
    <w:rsid w:val="00756631"/>
    <w:rsid w:val="00756F40"/>
    <w:rsid w:val="00760378"/>
    <w:rsid w:val="0076181F"/>
    <w:rsid w:val="007959AE"/>
    <w:rsid w:val="007A140B"/>
    <w:rsid w:val="007A1BF8"/>
    <w:rsid w:val="007A20D6"/>
    <w:rsid w:val="007A3079"/>
    <w:rsid w:val="007A667C"/>
    <w:rsid w:val="007A6853"/>
    <w:rsid w:val="007B726F"/>
    <w:rsid w:val="007C6B48"/>
    <w:rsid w:val="007F23BB"/>
    <w:rsid w:val="007F459D"/>
    <w:rsid w:val="007F7E09"/>
    <w:rsid w:val="00805610"/>
    <w:rsid w:val="008154CC"/>
    <w:rsid w:val="008206D2"/>
    <w:rsid w:val="00822075"/>
    <w:rsid w:val="0082253C"/>
    <w:rsid w:val="008235BA"/>
    <w:rsid w:val="0082572C"/>
    <w:rsid w:val="00825AEB"/>
    <w:rsid w:val="00827505"/>
    <w:rsid w:val="00830A87"/>
    <w:rsid w:val="00831EE0"/>
    <w:rsid w:val="00840C4E"/>
    <w:rsid w:val="00841E9B"/>
    <w:rsid w:val="00842355"/>
    <w:rsid w:val="00843968"/>
    <w:rsid w:val="00851E84"/>
    <w:rsid w:val="00860E10"/>
    <w:rsid w:val="00861202"/>
    <w:rsid w:val="00864820"/>
    <w:rsid w:val="00867985"/>
    <w:rsid w:val="008719F7"/>
    <w:rsid w:val="0087319F"/>
    <w:rsid w:val="00881D67"/>
    <w:rsid w:val="0089324A"/>
    <w:rsid w:val="008A1772"/>
    <w:rsid w:val="008A3C58"/>
    <w:rsid w:val="008A3C6A"/>
    <w:rsid w:val="008A4467"/>
    <w:rsid w:val="008A5449"/>
    <w:rsid w:val="008B7A4A"/>
    <w:rsid w:val="008C5FB9"/>
    <w:rsid w:val="008D3CE8"/>
    <w:rsid w:val="008E2262"/>
    <w:rsid w:val="008E75D9"/>
    <w:rsid w:val="008F02CA"/>
    <w:rsid w:val="008F3DF3"/>
    <w:rsid w:val="008F6FD9"/>
    <w:rsid w:val="009004FB"/>
    <w:rsid w:val="009020D0"/>
    <w:rsid w:val="00903ABF"/>
    <w:rsid w:val="00905AD1"/>
    <w:rsid w:val="009143C2"/>
    <w:rsid w:val="00915E4E"/>
    <w:rsid w:val="00923C14"/>
    <w:rsid w:val="0092428C"/>
    <w:rsid w:val="009308B9"/>
    <w:rsid w:val="00937015"/>
    <w:rsid w:val="00960A78"/>
    <w:rsid w:val="009653ED"/>
    <w:rsid w:val="00965AB3"/>
    <w:rsid w:val="0097091E"/>
    <w:rsid w:val="00975686"/>
    <w:rsid w:val="0098595C"/>
    <w:rsid w:val="00991BF9"/>
    <w:rsid w:val="0099279D"/>
    <w:rsid w:val="00996957"/>
    <w:rsid w:val="009A1ACB"/>
    <w:rsid w:val="009A2D5D"/>
    <w:rsid w:val="009A3038"/>
    <w:rsid w:val="009A3AC9"/>
    <w:rsid w:val="009A6087"/>
    <w:rsid w:val="009B4F41"/>
    <w:rsid w:val="009B5572"/>
    <w:rsid w:val="009B71D2"/>
    <w:rsid w:val="009C199B"/>
    <w:rsid w:val="009D019B"/>
    <w:rsid w:val="009D0469"/>
    <w:rsid w:val="009D0CE0"/>
    <w:rsid w:val="009D1184"/>
    <w:rsid w:val="009D11AF"/>
    <w:rsid w:val="009D1AC9"/>
    <w:rsid w:val="009D513D"/>
    <w:rsid w:val="009D6C54"/>
    <w:rsid w:val="009F5C34"/>
    <w:rsid w:val="009F5C79"/>
    <w:rsid w:val="009F5D6F"/>
    <w:rsid w:val="009F6FBE"/>
    <w:rsid w:val="00A0249F"/>
    <w:rsid w:val="00A02717"/>
    <w:rsid w:val="00A208DB"/>
    <w:rsid w:val="00A22AAB"/>
    <w:rsid w:val="00A246CD"/>
    <w:rsid w:val="00A2480C"/>
    <w:rsid w:val="00A25E15"/>
    <w:rsid w:val="00A31443"/>
    <w:rsid w:val="00A332A2"/>
    <w:rsid w:val="00A33B97"/>
    <w:rsid w:val="00A40711"/>
    <w:rsid w:val="00A4176E"/>
    <w:rsid w:val="00A43116"/>
    <w:rsid w:val="00A50628"/>
    <w:rsid w:val="00A534C4"/>
    <w:rsid w:val="00A54049"/>
    <w:rsid w:val="00A63DD0"/>
    <w:rsid w:val="00A71597"/>
    <w:rsid w:val="00A71DD3"/>
    <w:rsid w:val="00A72488"/>
    <w:rsid w:val="00A73E70"/>
    <w:rsid w:val="00A75C81"/>
    <w:rsid w:val="00A76F46"/>
    <w:rsid w:val="00A849A4"/>
    <w:rsid w:val="00A86324"/>
    <w:rsid w:val="00A92426"/>
    <w:rsid w:val="00A97992"/>
    <w:rsid w:val="00AA1F97"/>
    <w:rsid w:val="00AA264D"/>
    <w:rsid w:val="00AA535E"/>
    <w:rsid w:val="00AB18EE"/>
    <w:rsid w:val="00AC03D8"/>
    <w:rsid w:val="00AC360A"/>
    <w:rsid w:val="00AD0247"/>
    <w:rsid w:val="00AD5EFA"/>
    <w:rsid w:val="00AE4C84"/>
    <w:rsid w:val="00AF0B75"/>
    <w:rsid w:val="00AF3EA5"/>
    <w:rsid w:val="00AF66FE"/>
    <w:rsid w:val="00AF712F"/>
    <w:rsid w:val="00B01A0A"/>
    <w:rsid w:val="00B04728"/>
    <w:rsid w:val="00B10CFC"/>
    <w:rsid w:val="00B126BF"/>
    <w:rsid w:val="00B14A59"/>
    <w:rsid w:val="00B17DCB"/>
    <w:rsid w:val="00B22746"/>
    <w:rsid w:val="00B2484E"/>
    <w:rsid w:val="00B25DAD"/>
    <w:rsid w:val="00B302B6"/>
    <w:rsid w:val="00B401D3"/>
    <w:rsid w:val="00B41AC7"/>
    <w:rsid w:val="00B4351B"/>
    <w:rsid w:val="00B43EEF"/>
    <w:rsid w:val="00B44BCC"/>
    <w:rsid w:val="00B52FD5"/>
    <w:rsid w:val="00B53838"/>
    <w:rsid w:val="00B56CBF"/>
    <w:rsid w:val="00B67844"/>
    <w:rsid w:val="00B7226D"/>
    <w:rsid w:val="00B74D47"/>
    <w:rsid w:val="00B760E2"/>
    <w:rsid w:val="00B76F0C"/>
    <w:rsid w:val="00B80D92"/>
    <w:rsid w:val="00B84E48"/>
    <w:rsid w:val="00B854B6"/>
    <w:rsid w:val="00B92618"/>
    <w:rsid w:val="00B9621D"/>
    <w:rsid w:val="00BA0EB8"/>
    <w:rsid w:val="00BA25E6"/>
    <w:rsid w:val="00BA33EE"/>
    <w:rsid w:val="00BB0C3A"/>
    <w:rsid w:val="00BB266B"/>
    <w:rsid w:val="00BC1876"/>
    <w:rsid w:val="00BC23A6"/>
    <w:rsid w:val="00BC25AA"/>
    <w:rsid w:val="00BC37B1"/>
    <w:rsid w:val="00BC74AE"/>
    <w:rsid w:val="00BD2487"/>
    <w:rsid w:val="00BD47FF"/>
    <w:rsid w:val="00BD6B7C"/>
    <w:rsid w:val="00BE44F6"/>
    <w:rsid w:val="00BE5710"/>
    <w:rsid w:val="00BE7705"/>
    <w:rsid w:val="00BF131F"/>
    <w:rsid w:val="00BF6F04"/>
    <w:rsid w:val="00BF7258"/>
    <w:rsid w:val="00C0062E"/>
    <w:rsid w:val="00C00665"/>
    <w:rsid w:val="00C00819"/>
    <w:rsid w:val="00C01820"/>
    <w:rsid w:val="00C01B79"/>
    <w:rsid w:val="00C03EC5"/>
    <w:rsid w:val="00C16FDA"/>
    <w:rsid w:val="00C21D90"/>
    <w:rsid w:val="00C2240E"/>
    <w:rsid w:val="00C23B01"/>
    <w:rsid w:val="00C23F9D"/>
    <w:rsid w:val="00C26C27"/>
    <w:rsid w:val="00C305E0"/>
    <w:rsid w:val="00C30709"/>
    <w:rsid w:val="00C33848"/>
    <w:rsid w:val="00C35F4D"/>
    <w:rsid w:val="00C37C14"/>
    <w:rsid w:val="00C41BBF"/>
    <w:rsid w:val="00C53E9F"/>
    <w:rsid w:val="00C56394"/>
    <w:rsid w:val="00C56CE5"/>
    <w:rsid w:val="00C61BB2"/>
    <w:rsid w:val="00C62079"/>
    <w:rsid w:val="00C6694F"/>
    <w:rsid w:val="00C80127"/>
    <w:rsid w:val="00C83CDC"/>
    <w:rsid w:val="00C85CC0"/>
    <w:rsid w:val="00C928FA"/>
    <w:rsid w:val="00C93BE9"/>
    <w:rsid w:val="00C93D1C"/>
    <w:rsid w:val="00C93D6C"/>
    <w:rsid w:val="00C949DB"/>
    <w:rsid w:val="00CA052F"/>
    <w:rsid w:val="00CA4B62"/>
    <w:rsid w:val="00CB0B28"/>
    <w:rsid w:val="00CB123D"/>
    <w:rsid w:val="00CB1482"/>
    <w:rsid w:val="00CB204C"/>
    <w:rsid w:val="00CB277F"/>
    <w:rsid w:val="00CC46D1"/>
    <w:rsid w:val="00CD1A55"/>
    <w:rsid w:val="00CD28EC"/>
    <w:rsid w:val="00CE35A6"/>
    <w:rsid w:val="00CF29E5"/>
    <w:rsid w:val="00CF5FCE"/>
    <w:rsid w:val="00D132A8"/>
    <w:rsid w:val="00D167E7"/>
    <w:rsid w:val="00D23AB4"/>
    <w:rsid w:val="00D23CAE"/>
    <w:rsid w:val="00D24E44"/>
    <w:rsid w:val="00D26B31"/>
    <w:rsid w:val="00D44BA5"/>
    <w:rsid w:val="00D4765D"/>
    <w:rsid w:val="00D5213E"/>
    <w:rsid w:val="00D55D57"/>
    <w:rsid w:val="00D632EA"/>
    <w:rsid w:val="00D632F5"/>
    <w:rsid w:val="00D66A7B"/>
    <w:rsid w:val="00D811F7"/>
    <w:rsid w:val="00D81DCB"/>
    <w:rsid w:val="00D81ED6"/>
    <w:rsid w:val="00D848CC"/>
    <w:rsid w:val="00D84BE3"/>
    <w:rsid w:val="00D86DC0"/>
    <w:rsid w:val="00DA2530"/>
    <w:rsid w:val="00DA367F"/>
    <w:rsid w:val="00DA720D"/>
    <w:rsid w:val="00DA76B4"/>
    <w:rsid w:val="00DB0ED6"/>
    <w:rsid w:val="00DB1AF3"/>
    <w:rsid w:val="00DB4D4C"/>
    <w:rsid w:val="00DC0F62"/>
    <w:rsid w:val="00DC1E6C"/>
    <w:rsid w:val="00DC6789"/>
    <w:rsid w:val="00DD0E66"/>
    <w:rsid w:val="00DE162A"/>
    <w:rsid w:val="00DE3DF7"/>
    <w:rsid w:val="00DE647D"/>
    <w:rsid w:val="00DE6CCA"/>
    <w:rsid w:val="00DF0FBF"/>
    <w:rsid w:val="00DF1446"/>
    <w:rsid w:val="00DF4001"/>
    <w:rsid w:val="00DF7F5B"/>
    <w:rsid w:val="00E062E0"/>
    <w:rsid w:val="00E07E48"/>
    <w:rsid w:val="00E213E8"/>
    <w:rsid w:val="00E348A3"/>
    <w:rsid w:val="00E34CE6"/>
    <w:rsid w:val="00E4132D"/>
    <w:rsid w:val="00E4523D"/>
    <w:rsid w:val="00E525DE"/>
    <w:rsid w:val="00E53619"/>
    <w:rsid w:val="00E570BB"/>
    <w:rsid w:val="00E57773"/>
    <w:rsid w:val="00E63583"/>
    <w:rsid w:val="00E66B34"/>
    <w:rsid w:val="00E76DE7"/>
    <w:rsid w:val="00E77B52"/>
    <w:rsid w:val="00E85A31"/>
    <w:rsid w:val="00E9025D"/>
    <w:rsid w:val="00E9290E"/>
    <w:rsid w:val="00E95A86"/>
    <w:rsid w:val="00E96171"/>
    <w:rsid w:val="00EA4FFE"/>
    <w:rsid w:val="00EA51EE"/>
    <w:rsid w:val="00EC3EB0"/>
    <w:rsid w:val="00ED2714"/>
    <w:rsid w:val="00ED2AA8"/>
    <w:rsid w:val="00EE17DE"/>
    <w:rsid w:val="00EE5157"/>
    <w:rsid w:val="00EE7003"/>
    <w:rsid w:val="00EF18B4"/>
    <w:rsid w:val="00EF312D"/>
    <w:rsid w:val="00EF476A"/>
    <w:rsid w:val="00F00DFD"/>
    <w:rsid w:val="00F02D3A"/>
    <w:rsid w:val="00F0697A"/>
    <w:rsid w:val="00F10FE2"/>
    <w:rsid w:val="00F11145"/>
    <w:rsid w:val="00F21138"/>
    <w:rsid w:val="00F26816"/>
    <w:rsid w:val="00F27428"/>
    <w:rsid w:val="00F30B4F"/>
    <w:rsid w:val="00F3138D"/>
    <w:rsid w:val="00F46DD8"/>
    <w:rsid w:val="00F47D6E"/>
    <w:rsid w:val="00F50228"/>
    <w:rsid w:val="00F540A3"/>
    <w:rsid w:val="00F641F3"/>
    <w:rsid w:val="00F64BF0"/>
    <w:rsid w:val="00F70005"/>
    <w:rsid w:val="00F71EDF"/>
    <w:rsid w:val="00F720DA"/>
    <w:rsid w:val="00F76C38"/>
    <w:rsid w:val="00F8041D"/>
    <w:rsid w:val="00F8446A"/>
    <w:rsid w:val="00F8481A"/>
    <w:rsid w:val="00F873DC"/>
    <w:rsid w:val="00F92F1A"/>
    <w:rsid w:val="00F93F03"/>
    <w:rsid w:val="00FA56A8"/>
    <w:rsid w:val="00FC08E2"/>
    <w:rsid w:val="00FC18E7"/>
    <w:rsid w:val="00FC62EA"/>
    <w:rsid w:val="00FE0D6A"/>
    <w:rsid w:val="00FE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E4C47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Arial Unicode MS" w:hAnsi="Times New Roman" w:cs="Times New Roman"/>
        <w:bdr w:val="nil"/>
        <w:lang w:val="en-US" w:eastAsia="en-US" w:bidi="th-TH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  <w:suppressAutoHyphens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A">
    <w:name w:val="Body A"/>
    <w:link w:val="BodyAChar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Pro">
    <w:name w:val="หัวข้อPro"/>
    <w:pPr>
      <w:suppressAutoHyphens/>
      <w:jc w:val="both"/>
    </w:pPr>
    <w:rPr>
      <w:rFonts w:ascii="Angsana New" w:eastAsia="Angsana New" w:hAnsi="Angsana New" w:cs="Angsana New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1"/>
      </w:numPr>
    </w:pPr>
  </w:style>
  <w:style w:type="paragraph" w:styleId="ListParagraph">
    <w:name w:val="List Paragraph"/>
    <w:pPr>
      <w:suppressAutoHyphens/>
      <w:ind w:left="720"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numbering" w:customStyle="1" w:styleId="Bullets">
    <w:name w:val="Bullets"/>
    <w:pPr>
      <w:numPr>
        <w:numId w:val="4"/>
      </w:numPr>
    </w:pPr>
  </w:style>
  <w:style w:type="paragraph" w:customStyle="1" w:styleId="Text">
    <w:name w:val="Text"/>
    <w:pPr>
      <w:widowControl w:val="0"/>
      <w:spacing w:line="252" w:lineRule="auto"/>
      <w:ind w:firstLine="202"/>
      <w:jc w:val="both"/>
    </w:pPr>
    <w:rPr>
      <w:rFonts w:cs="Arial Unicode MS"/>
      <w:color w:val="000000"/>
      <w:u w:color="000000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numbering" w:customStyle="1" w:styleId="Bullets0">
    <w:name w:val="Bullets.0"/>
    <w:pPr>
      <w:numPr>
        <w:numId w:val="13"/>
      </w:numPr>
    </w:pPr>
  </w:style>
  <w:style w:type="numbering" w:customStyle="1" w:styleId="ImportedStyle4">
    <w:name w:val="Imported Style 4"/>
    <w:pPr>
      <w:numPr>
        <w:numId w:val="16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</w:style>
  <w:style w:type="character" w:customStyle="1" w:styleId="apple-converted-space">
    <w:name w:val="apple-converted-space"/>
    <w:basedOn w:val="DefaultParagraphFont"/>
    <w:rsid w:val="00A97992"/>
  </w:style>
  <w:style w:type="paragraph" w:customStyle="1" w:styleId="EndNoteBibliographyTitle">
    <w:name w:val="EndNote Bibliography Title"/>
    <w:basedOn w:val="Normal"/>
    <w:link w:val="EndNoteBibliographyTitleChar"/>
    <w:rsid w:val="00185650"/>
    <w:pPr>
      <w:jc w:val="center"/>
    </w:pPr>
    <w:rPr>
      <w:noProof/>
    </w:rPr>
  </w:style>
  <w:style w:type="character" w:customStyle="1" w:styleId="BodyAChar">
    <w:name w:val="Body A Char"/>
    <w:basedOn w:val="DefaultParagraphFont"/>
    <w:link w:val="BodyA"/>
    <w:rsid w:val="00185650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character" w:customStyle="1" w:styleId="EndNoteBibliographyTitleChar">
    <w:name w:val="EndNote Bibliography Title Char"/>
    <w:basedOn w:val="BodyAChar"/>
    <w:link w:val="EndNoteBibliographyTitle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EndNoteBibliography">
    <w:name w:val="EndNote Bibliography"/>
    <w:basedOn w:val="Normal"/>
    <w:link w:val="EndNoteBibliographyChar"/>
    <w:rsid w:val="00185650"/>
    <w:pPr>
      <w:jc w:val="thaiDistribute"/>
    </w:pPr>
    <w:rPr>
      <w:noProof/>
    </w:rPr>
  </w:style>
  <w:style w:type="character" w:customStyle="1" w:styleId="EndNoteBibliographyChar">
    <w:name w:val="EndNote Bibliography Char"/>
    <w:basedOn w:val="BodyAChar"/>
    <w:link w:val="EndNoteBibliography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character" w:styleId="UnresolvedMention">
    <w:name w:val="Unresolved Mention"/>
    <w:basedOn w:val="DefaultParagraphFont"/>
    <w:uiPriority w:val="99"/>
    <w:rsid w:val="00C56CE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40439"/>
    <w:rPr>
      <w:color w:val="808080"/>
    </w:rPr>
  </w:style>
  <w:style w:type="table" w:styleId="TableGrid">
    <w:name w:val="Table Grid"/>
    <w:basedOn w:val="TableNormal"/>
    <w:uiPriority w:val="39"/>
    <w:rsid w:val="008220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A208D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08DB"/>
    <w:rPr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A208DB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692F88"/>
  </w:style>
  <w:style w:type="character" w:styleId="FollowedHyperlink">
    <w:name w:val="FollowedHyperlink"/>
    <w:basedOn w:val="DefaultParagraphFont"/>
    <w:uiPriority w:val="99"/>
    <w:semiHidden/>
    <w:unhideWhenUsed/>
    <w:rsid w:val="001B3381"/>
    <w:rPr>
      <w:color w:val="FF00FF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981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5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2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4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2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19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9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7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3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86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4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0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94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03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06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17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63204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91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00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14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0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22323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0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706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58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9932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6664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8194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28391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817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7870511">
                                  <w:marLeft w:val="0"/>
                                  <w:marRight w:val="0"/>
                                  <w:marTop w:val="3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17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3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5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3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8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59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35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59438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24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79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4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082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2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3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8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0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23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6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fastapi.tiangolo.com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hyperlink" Target="https://thaicarbonlabel.tgo.or.th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reactjs.org/" TargetMode="Externa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223C9D5-AA38-44D2-BB63-F39E88820E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7</TotalTime>
  <Pages>12</Pages>
  <Words>3382</Words>
  <Characters>19280</Characters>
  <Application>Microsoft Office Word</Application>
  <DocSecurity>0</DocSecurity>
  <Lines>160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i</dc:creator>
  <cp:lastModifiedBy>Nattapot Nuwong</cp:lastModifiedBy>
  <cp:revision>27</cp:revision>
  <dcterms:created xsi:type="dcterms:W3CDTF">2025-01-13T22:57:00Z</dcterms:created>
  <dcterms:modified xsi:type="dcterms:W3CDTF">2025-01-14T14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a60d57e-af5b-4752-ac57-3e4f28ca11dc_Enabled">
    <vt:lpwstr>true</vt:lpwstr>
  </property>
  <property fmtid="{D5CDD505-2E9C-101B-9397-08002B2CF9AE}" pid="3" name="MSIP_Label_ea60d57e-af5b-4752-ac57-3e4f28ca11dc_SetDate">
    <vt:lpwstr>2023-11-10T09:45:03Z</vt:lpwstr>
  </property>
  <property fmtid="{D5CDD505-2E9C-101B-9397-08002B2CF9AE}" pid="4" name="MSIP_Label_ea60d57e-af5b-4752-ac57-3e4f28ca11dc_Method">
    <vt:lpwstr>Standard</vt:lpwstr>
  </property>
  <property fmtid="{D5CDD505-2E9C-101B-9397-08002B2CF9AE}" pid="5" name="MSIP_Label_ea60d57e-af5b-4752-ac57-3e4f28ca11dc_Name">
    <vt:lpwstr>ea60d57e-af5b-4752-ac57-3e4f28ca11dc</vt:lpwstr>
  </property>
  <property fmtid="{D5CDD505-2E9C-101B-9397-08002B2CF9AE}" pid="6" name="MSIP_Label_ea60d57e-af5b-4752-ac57-3e4f28ca11dc_SiteId">
    <vt:lpwstr>36da45f1-dd2c-4d1f-af13-5abe46b99921</vt:lpwstr>
  </property>
  <property fmtid="{D5CDD505-2E9C-101B-9397-08002B2CF9AE}" pid="7" name="MSIP_Label_ea60d57e-af5b-4752-ac57-3e4f28ca11dc_ActionId">
    <vt:lpwstr>0882c219-2ecd-477f-abcf-3bde230b9f74</vt:lpwstr>
  </property>
  <property fmtid="{D5CDD505-2E9C-101B-9397-08002B2CF9AE}" pid="8" name="MSIP_Label_ea60d57e-af5b-4752-ac57-3e4f28ca11dc_ContentBits">
    <vt:lpwstr>0</vt:lpwstr>
  </property>
</Properties>
</file>